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7C4BFF">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sz w:val="28"/>
        </w:rPr>
      </w:pPr>
      <w:r>
        <w:rPr>
          <w:sz w:val="28"/>
        </w:rPr>
        <w:t>Universidad de Oriente</w:t>
      </w:r>
    </w:p>
    <w:p w14:paraId="3F88DD6A" w14:textId="77777777" w:rsidR="000F752F" w:rsidRDefault="007D32E0" w:rsidP="007C4BFF">
      <w:pPr>
        <w:spacing w:line="276" w:lineRule="auto"/>
        <w:jc w:val="center"/>
        <w:rPr>
          <w:sz w:val="28"/>
        </w:rPr>
      </w:pPr>
      <w:r>
        <w:rPr>
          <w:sz w:val="28"/>
        </w:rPr>
        <w:t>Sede “Julio Antonio Mella”</w:t>
      </w:r>
    </w:p>
    <w:p w14:paraId="00A2EF66" w14:textId="77777777" w:rsidR="000F752F" w:rsidRDefault="007D32E0" w:rsidP="007C4BFF">
      <w:pPr>
        <w:spacing w:line="276" w:lineRule="auto"/>
        <w:jc w:val="center"/>
        <w:rPr>
          <w:sz w:val="28"/>
        </w:rPr>
      </w:pPr>
      <w:r>
        <w:rPr>
          <w:sz w:val="28"/>
        </w:rPr>
        <w:t>Facultad de Ingeniería en Telecomunicaciones, Informática y Biomédica</w:t>
      </w:r>
    </w:p>
    <w:p w14:paraId="05C6CA5D" w14:textId="77777777" w:rsidR="000F752F" w:rsidRDefault="000F752F" w:rsidP="007C4BFF">
      <w:pPr>
        <w:spacing w:line="276" w:lineRule="auto"/>
        <w:jc w:val="center"/>
      </w:pPr>
    </w:p>
    <w:p w14:paraId="364E0F01" w14:textId="77777777" w:rsidR="000F752F" w:rsidRDefault="007D32E0" w:rsidP="007C4BFF">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7C4BFF">
      <w:pPr>
        <w:spacing w:line="276" w:lineRule="auto"/>
        <w:jc w:val="center"/>
        <w:rPr>
          <w:sz w:val="28"/>
        </w:rPr>
      </w:pPr>
      <w:r>
        <w:rPr>
          <w:sz w:val="28"/>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7C4BFF">
      <w:pPr>
        <w:spacing w:line="276" w:lineRule="auto"/>
        <w:jc w:val="both"/>
      </w:pPr>
    </w:p>
    <w:p w14:paraId="0A415A82" w14:textId="74DFEB76" w:rsidR="000F752F" w:rsidRDefault="007D32E0" w:rsidP="007C4BFF">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7C4BFF">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7C4BFF">
      <w:pPr>
        <w:spacing w:line="276" w:lineRule="auto"/>
        <w:jc w:val="both"/>
      </w:pPr>
      <w:r>
        <w:rPr>
          <w:sz w:val="28"/>
          <w:szCs w:val="28"/>
        </w:rPr>
        <w:tab/>
        <w:t xml:space="preserve">         </w:t>
      </w:r>
    </w:p>
    <w:p w14:paraId="4E16411F" w14:textId="77777777" w:rsidR="000F752F" w:rsidRDefault="000F752F" w:rsidP="007C4BFF">
      <w:pPr>
        <w:spacing w:line="276" w:lineRule="auto"/>
        <w:jc w:val="center"/>
      </w:pPr>
    </w:p>
    <w:p w14:paraId="46CD25FE" w14:textId="77777777" w:rsidR="000F752F" w:rsidRDefault="000F752F" w:rsidP="007C4BFF">
      <w:pPr>
        <w:spacing w:line="276" w:lineRule="auto"/>
        <w:jc w:val="center"/>
      </w:pPr>
    </w:p>
    <w:p w14:paraId="4737520C" w14:textId="77777777" w:rsidR="000F752F" w:rsidRDefault="000F752F" w:rsidP="007C4BFF">
      <w:pPr>
        <w:spacing w:line="276" w:lineRule="auto"/>
        <w:jc w:val="center"/>
      </w:pPr>
    </w:p>
    <w:p w14:paraId="305368DB" w14:textId="77777777" w:rsidR="000F752F" w:rsidRDefault="000F752F" w:rsidP="007C4BFF">
      <w:pPr>
        <w:spacing w:line="276" w:lineRule="auto"/>
        <w:jc w:val="center"/>
        <w:rPr>
          <w:sz w:val="28"/>
          <w:szCs w:val="28"/>
        </w:rPr>
      </w:pPr>
    </w:p>
    <w:p w14:paraId="0AEA72E0" w14:textId="77777777" w:rsidR="000F752F" w:rsidRDefault="000F752F" w:rsidP="007C4BFF">
      <w:pPr>
        <w:spacing w:line="276" w:lineRule="auto"/>
        <w:jc w:val="center"/>
        <w:rPr>
          <w:sz w:val="28"/>
          <w:szCs w:val="28"/>
        </w:rPr>
      </w:pPr>
    </w:p>
    <w:p w14:paraId="5F45C2A1" w14:textId="5EA3F00A" w:rsidR="000F752F" w:rsidRDefault="00622B81" w:rsidP="007C4BFF">
      <w:pPr>
        <w:spacing w:line="276" w:lineRule="auto"/>
        <w:jc w:val="center"/>
        <w:rPr>
          <w:sz w:val="28"/>
          <w:szCs w:val="28"/>
        </w:rPr>
      </w:pPr>
      <w:r>
        <w:rPr>
          <w:sz w:val="28"/>
          <w:szCs w:val="28"/>
        </w:rPr>
        <w:t>Santiago de Cuba, 2022</w:t>
      </w:r>
    </w:p>
    <w:p w14:paraId="04E4FB2D" w14:textId="79ABDF05" w:rsidR="000F752F" w:rsidRPr="00BB3A3D" w:rsidRDefault="007D32E0" w:rsidP="007C4BFF">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pPr>
        <w:spacing w:after="0" w:line="240" w:lineRule="auto"/>
        <w:rPr>
          <w:b/>
        </w:rPr>
      </w:pPr>
      <w:r>
        <w:rPr>
          <w:b/>
        </w:rPr>
        <w:br w:type="page"/>
      </w:r>
    </w:p>
    <w:p w14:paraId="7FAFDE16" w14:textId="7B2F82C8" w:rsidR="00BB3A3D" w:rsidRPr="004202C8" w:rsidRDefault="007D32E0" w:rsidP="007C4BFF">
      <w:pPr>
        <w:spacing w:line="276" w:lineRule="auto"/>
        <w:jc w:val="both"/>
      </w:pPr>
      <w:r w:rsidRPr="004202C8">
        <w:rPr>
          <w:b/>
        </w:rPr>
        <w:lastRenderedPageBreak/>
        <w:t>Resumen</w:t>
      </w:r>
    </w:p>
    <w:p w14:paraId="75F923EC" w14:textId="77777777" w:rsidR="00EB16C3" w:rsidRDefault="00EB16C3" w:rsidP="00EB16C3">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EB16C3">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EB16C3">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CF5419">
      <w:pPr>
        <w:spacing w:line="276" w:lineRule="auto"/>
        <w:jc w:val="both"/>
      </w:pPr>
      <w:r>
        <w:t xml:space="preserve"> </w:t>
      </w:r>
    </w:p>
    <w:p w14:paraId="43D748AB" w14:textId="77777777" w:rsidR="00CF5419" w:rsidRPr="004202C8" w:rsidRDefault="00CF5419" w:rsidP="00CF5419">
      <w:pPr>
        <w:spacing w:line="276" w:lineRule="auto"/>
        <w:jc w:val="both"/>
        <w:rPr>
          <w:b/>
        </w:rPr>
      </w:pPr>
    </w:p>
    <w:p w14:paraId="6ACCDEBA" w14:textId="6985C344" w:rsidR="000F752F" w:rsidRPr="004202C8" w:rsidRDefault="007D32E0" w:rsidP="007C4BFF">
      <w:pPr>
        <w:spacing w:line="276" w:lineRule="auto"/>
        <w:jc w:val="both"/>
        <w:rPr>
          <w:b/>
          <w:lang w:val="en-US"/>
        </w:rPr>
      </w:pPr>
      <w:r w:rsidRPr="004202C8">
        <w:rPr>
          <w:b/>
          <w:lang w:val="en-US"/>
        </w:rPr>
        <w:t>Abstract</w:t>
      </w:r>
    </w:p>
    <w:p w14:paraId="508979EF" w14:textId="3BAFA5AE" w:rsidR="00BB3A3D" w:rsidRPr="004202C8" w:rsidRDefault="00BB3A3D" w:rsidP="007C4BFF">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4BE8E0FA" w14:textId="43F8A728" w:rsidR="00D94134" w:rsidRPr="004202C8" w:rsidRDefault="00D94134" w:rsidP="007C4BFF">
      <w:pPr>
        <w:spacing w:after="0" w:line="276" w:lineRule="auto"/>
        <w:rPr>
          <w:lang w:val="en-US"/>
        </w:rPr>
      </w:pPr>
      <w:r w:rsidRPr="004202C8">
        <w:rPr>
          <w:b/>
          <w:bCs/>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6AD14B7B" w14:textId="53DC2F8E" w:rsidR="00CC1A6A"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09136560" w:history="1">
            <w:r w:rsidR="00CC1A6A" w:rsidRPr="00D84F4A">
              <w:rPr>
                <w:rStyle w:val="Hipervnculo"/>
                <w:b/>
                <w:noProof/>
              </w:rPr>
              <w:t>Introducción</w:t>
            </w:r>
            <w:r w:rsidR="00CC1A6A">
              <w:rPr>
                <w:noProof/>
                <w:webHidden/>
              </w:rPr>
              <w:tab/>
            </w:r>
            <w:r w:rsidR="00CC1A6A">
              <w:rPr>
                <w:noProof/>
                <w:webHidden/>
              </w:rPr>
              <w:fldChar w:fldCharType="begin"/>
            </w:r>
            <w:r w:rsidR="00CC1A6A">
              <w:rPr>
                <w:noProof/>
                <w:webHidden/>
              </w:rPr>
              <w:instrText xml:space="preserve"> PAGEREF _Toc109136560 \h </w:instrText>
            </w:r>
            <w:r w:rsidR="00CC1A6A">
              <w:rPr>
                <w:noProof/>
                <w:webHidden/>
              </w:rPr>
            </w:r>
            <w:r w:rsidR="00CC1A6A">
              <w:rPr>
                <w:noProof/>
                <w:webHidden/>
              </w:rPr>
              <w:fldChar w:fldCharType="separate"/>
            </w:r>
            <w:r w:rsidR="00CC1A6A">
              <w:rPr>
                <w:noProof/>
                <w:webHidden/>
              </w:rPr>
              <w:t>4</w:t>
            </w:r>
            <w:r w:rsidR="00CC1A6A">
              <w:rPr>
                <w:noProof/>
                <w:webHidden/>
              </w:rPr>
              <w:fldChar w:fldCharType="end"/>
            </w:r>
          </w:hyperlink>
        </w:p>
        <w:p w14:paraId="7A499BD3" w14:textId="78662413" w:rsidR="00CC1A6A" w:rsidRDefault="00CC1A6A">
          <w:pPr>
            <w:pStyle w:val="TDC1"/>
            <w:tabs>
              <w:tab w:val="right" w:leader="dot" w:pos="8494"/>
            </w:tabs>
            <w:rPr>
              <w:rFonts w:asciiTheme="minorHAnsi" w:eastAsiaTheme="minorEastAsia" w:hAnsiTheme="minorHAnsi" w:cstheme="minorBidi"/>
              <w:noProof/>
              <w:sz w:val="22"/>
              <w:szCs w:val="22"/>
              <w:lang w:eastAsia="es-ES"/>
            </w:rPr>
          </w:pPr>
          <w:hyperlink w:anchor="_Toc109136561" w:history="1">
            <w:r w:rsidRPr="00D84F4A">
              <w:rPr>
                <w:rStyle w:val="Hipervnculo"/>
                <w:b/>
                <w:noProof/>
              </w:rPr>
              <w:t>Capítulo 1. Marco Referencial</w:t>
            </w:r>
            <w:r>
              <w:rPr>
                <w:noProof/>
                <w:webHidden/>
              </w:rPr>
              <w:tab/>
            </w:r>
            <w:r>
              <w:rPr>
                <w:noProof/>
                <w:webHidden/>
              </w:rPr>
              <w:fldChar w:fldCharType="begin"/>
            </w:r>
            <w:r>
              <w:rPr>
                <w:noProof/>
                <w:webHidden/>
              </w:rPr>
              <w:instrText xml:space="preserve"> PAGEREF _Toc109136561 \h </w:instrText>
            </w:r>
            <w:r>
              <w:rPr>
                <w:noProof/>
                <w:webHidden/>
              </w:rPr>
            </w:r>
            <w:r>
              <w:rPr>
                <w:noProof/>
                <w:webHidden/>
              </w:rPr>
              <w:fldChar w:fldCharType="separate"/>
            </w:r>
            <w:r>
              <w:rPr>
                <w:noProof/>
                <w:webHidden/>
              </w:rPr>
              <w:t>6</w:t>
            </w:r>
            <w:r>
              <w:rPr>
                <w:noProof/>
                <w:webHidden/>
              </w:rPr>
              <w:fldChar w:fldCharType="end"/>
            </w:r>
          </w:hyperlink>
        </w:p>
        <w:p w14:paraId="74EBEE74" w14:textId="7AC6D86F"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2" w:history="1">
            <w:r w:rsidRPr="00D84F4A">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09136562 \h </w:instrText>
            </w:r>
            <w:r>
              <w:rPr>
                <w:noProof/>
                <w:webHidden/>
              </w:rPr>
            </w:r>
            <w:r>
              <w:rPr>
                <w:noProof/>
                <w:webHidden/>
              </w:rPr>
              <w:fldChar w:fldCharType="separate"/>
            </w:r>
            <w:r>
              <w:rPr>
                <w:noProof/>
                <w:webHidden/>
              </w:rPr>
              <w:t>6</w:t>
            </w:r>
            <w:r>
              <w:rPr>
                <w:noProof/>
                <w:webHidden/>
              </w:rPr>
              <w:fldChar w:fldCharType="end"/>
            </w:r>
          </w:hyperlink>
        </w:p>
        <w:p w14:paraId="1A27BB46" w14:textId="30E7EA31"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3" w:history="1">
            <w:r w:rsidRPr="00D84F4A">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09136563 \h </w:instrText>
            </w:r>
            <w:r>
              <w:rPr>
                <w:noProof/>
                <w:webHidden/>
              </w:rPr>
            </w:r>
            <w:r>
              <w:rPr>
                <w:noProof/>
                <w:webHidden/>
              </w:rPr>
              <w:fldChar w:fldCharType="separate"/>
            </w:r>
            <w:r>
              <w:rPr>
                <w:noProof/>
                <w:webHidden/>
              </w:rPr>
              <w:t>6</w:t>
            </w:r>
            <w:r>
              <w:rPr>
                <w:noProof/>
                <w:webHidden/>
              </w:rPr>
              <w:fldChar w:fldCharType="end"/>
            </w:r>
          </w:hyperlink>
        </w:p>
        <w:p w14:paraId="01482BE6" w14:textId="6C33ECBD"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4" w:history="1">
            <w:r w:rsidRPr="00D84F4A">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09136564 \h </w:instrText>
            </w:r>
            <w:r>
              <w:rPr>
                <w:noProof/>
                <w:webHidden/>
              </w:rPr>
            </w:r>
            <w:r>
              <w:rPr>
                <w:noProof/>
                <w:webHidden/>
              </w:rPr>
              <w:fldChar w:fldCharType="separate"/>
            </w:r>
            <w:r>
              <w:rPr>
                <w:noProof/>
                <w:webHidden/>
              </w:rPr>
              <w:t>7</w:t>
            </w:r>
            <w:r>
              <w:rPr>
                <w:noProof/>
                <w:webHidden/>
              </w:rPr>
              <w:fldChar w:fldCharType="end"/>
            </w:r>
          </w:hyperlink>
        </w:p>
        <w:p w14:paraId="48C8C443" w14:textId="0981F0A0"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5" w:history="1">
            <w:r w:rsidRPr="00D84F4A">
              <w:rPr>
                <w:rStyle w:val="Hipervnculo"/>
                <w:b/>
                <w:noProof/>
              </w:rPr>
              <w:t>Azure Bot Service</w:t>
            </w:r>
            <w:r>
              <w:rPr>
                <w:noProof/>
                <w:webHidden/>
              </w:rPr>
              <w:tab/>
            </w:r>
            <w:r>
              <w:rPr>
                <w:noProof/>
                <w:webHidden/>
              </w:rPr>
              <w:fldChar w:fldCharType="begin"/>
            </w:r>
            <w:r>
              <w:rPr>
                <w:noProof/>
                <w:webHidden/>
              </w:rPr>
              <w:instrText xml:space="preserve"> PAGEREF _Toc109136565 \h </w:instrText>
            </w:r>
            <w:r>
              <w:rPr>
                <w:noProof/>
                <w:webHidden/>
              </w:rPr>
            </w:r>
            <w:r>
              <w:rPr>
                <w:noProof/>
                <w:webHidden/>
              </w:rPr>
              <w:fldChar w:fldCharType="separate"/>
            </w:r>
            <w:r>
              <w:rPr>
                <w:noProof/>
                <w:webHidden/>
              </w:rPr>
              <w:t>7</w:t>
            </w:r>
            <w:r>
              <w:rPr>
                <w:noProof/>
                <w:webHidden/>
              </w:rPr>
              <w:fldChar w:fldCharType="end"/>
            </w:r>
          </w:hyperlink>
        </w:p>
        <w:p w14:paraId="591E1089" w14:textId="630D74F7"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6" w:history="1">
            <w:r w:rsidRPr="00D84F4A">
              <w:rPr>
                <w:rStyle w:val="Hipervnculo"/>
                <w:b/>
                <w:noProof/>
              </w:rPr>
              <w:t>DialogFlow</w:t>
            </w:r>
            <w:r>
              <w:rPr>
                <w:noProof/>
                <w:webHidden/>
              </w:rPr>
              <w:tab/>
            </w:r>
            <w:r>
              <w:rPr>
                <w:noProof/>
                <w:webHidden/>
              </w:rPr>
              <w:fldChar w:fldCharType="begin"/>
            </w:r>
            <w:r>
              <w:rPr>
                <w:noProof/>
                <w:webHidden/>
              </w:rPr>
              <w:instrText xml:space="preserve"> PAGEREF _Toc109136566 \h </w:instrText>
            </w:r>
            <w:r>
              <w:rPr>
                <w:noProof/>
                <w:webHidden/>
              </w:rPr>
            </w:r>
            <w:r>
              <w:rPr>
                <w:noProof/>
                <w:webHidden/>
              </w:rPr>
              <w:fldChar w:fldCharType="separate"/>
            </w:r>
            <w:r>
              <w:rPr>
                <w:noProof/>
                <w:webHidden/>
              </w:rPr>
              <w:t>8</w:t>
            </w:r>
            <w:r>
              <w:rPr>
                <w:noProof/>
                <w:webHidden/>
              </w:rPr>
              <w:fldChar w:fldCharType="end"/>
            </w:r>
          </w:hyperlink>
        </w:p>
        <w:p w14:paraId="716D4709" w14:textId="6DA438F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7" w:history="1">
            <w:r w:rsidRPr="00D84F4A">
              <w:rPr>
                <w:rStyle w:val="Hipervnculo"/>
                <w:b/>
                <w:noProof/>
              </w:rPr>
              <w:t>Rasa</w:t>
            </w:r>
            <w:r>
              <w:rPr>
                <w:noProof/>
                <w:webHidden/>
              </w:rPr>
              <w:tab/>
            </w:r>
            <w:r>
              <w:rPr>
                <w:noProof/>
                <w:webHidden/>
              </w:rPr>
              <w:fldChar w:fldCharType="begin"/>
            </w:r>
            <w:r>
              <w:rPr>
                <w:noProof/>
                <w:webHidden/>
              </w:rPr>
              <w:instrText xml:space="preserve"> PAGEREF _Toc109136567 \h </w:instrText>
            </w:r>
            <w:r>
              <w:rPr>
                <w:noProof/>
                <w:webHidden/>
              </w:rPr>
            </w:r>
            <w:r>
              <w:rPr>
                <w:noProof/>
                <w:webHidden/>
              </w:rPr>
              <w:fldChar w:fldCharType="separate"/>
            </w:r>
            <w:r>
              <w:rPr>
                <w:noProof/>
                <w:webHidden/>
              </w:rPr>
              <w:t>10</w:t>
            </w:r>
            <w:r>
              <w:rPr>
                <w:noProof/>
                <w:webHidden/>
              </w:rPr>
              <w:fldChar w:fldCharType="end"/>
            </w:r>
          </w:hyperlink>
        </w:p>
        <w:p w14:paraId="084B1A5C" w14:textId="2618EAE2"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68" w:history="1">
            <w:r w:rsidRPr="00D84F4A">
              <w:rPr>
                <w:rStyle w:val="Hipervnculo"/>
                <w:b/>
                <w:noProof/>
              </w:rPr>
              <w:t>BotPress</w:t>
            </w:r>
            <w:r>
              <w:rPr>
                <w:noProof/>
                <w:webHidden/>
              </w:rPr>
              <w:tab/>
            </w:r>
            <w:r>
              <w:rPr>
                <w:noProof/>
                <w:webHidden/>
              </w:rPr>
              <w:fldChar w:fldCharType="begin"/>
            </w:r>
            <w:r>
              <w:rPr>
                <w:noProof/>
                <w:webHidden/>
              </w:rPr>
              <w:instrText xml:space="preserve"> PAGEREF _Toc109136568 \h </w:instrText>
            </w:r>
            <w:r>
              <w:rPr>
                <w:noProof/>
                <w:webHidden/>
              </w:rPr>
            </w:r>
            <w:r>
              <w:rPr>
                <w:noProof/>
                <w:webHidden/>
              </w:rPr>
              <w:fldChar w:fldCharType="separate"/>
            </w:r>
            <w:r>
              <w:rPr>
                <w:noProof/>
                <w:webHidden/>
              </w:rPr>
              <w:t>11</w:t>
            </w:r>
            <w:r>
              <w:rPr>
                <w:noProof/>
                <w:webHidden/>
              </w:rPr>
              <w:fldChar w:fldCharType="end"/>
            </w:r>
          </w:hyperlink>
        </w:p>
        <w:p w14:paraId="443EF917" w14:textId="5983335D"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69" w:history="1">
            <w:r w:rsidRPr="00D84F4A">
              <w:rPr>
                <w:rStyle w:val="Hipervnculo"/>
                <w:b/>
                <w:noProof/>
                <w:lang w:eastAsia="es-ES"/>
              </w:rPr>
              <w:t>Conclusión</w:t>
            </w:r>
            <w:r>
              <w:rPr>
                <w:noProof/>
                <w:webHidden/>
              </w:rPr>
              <w:tab/>
            </w:r>
            <w:r>
              <w:rPr>
                <w:noProof/>
                <w:webHidden/>
              </w:rPr>
              <w:fldChar w:fldCharType="begin"/>
            </w:r>
            <w:r>
              <w:rPr>
                <w:noProof/>
                <w:webHidden/>
              </w:rPr>
              <w:instrText xml:space="preserve"> PAGEREF _Toc109136569 \h </w:instrText>
            </w:r>
            <w:r>
              <w:rPr>
                <w:noProof/>
                <w:webHidden/>
              </w:rPr>
            </w:r>
            <w:r>
              <w:rPr>
                <w:noProof/>
                <w:webHidden/>
              </w:rPr>
              <w:fldChar w:fldCharType="separate"/>
            </w:r>
            <w:r>
              <w:rPr>
                <w:noProof/>
                <w:webHidden/>
              </w:rPr>
              <w:t>13</w:t>
            </w:r>
            <w:r>
              <w:rPr>
                <w:noProof/>
                <w:webHidden/>
              </w:rPr>
              <w:fldChar w:fldCharType="end"/>
            </w:r>
          </w:hyperlink>
        </w:p>
        <w:p w14:paraId="3EE6ADA3" w14:textId="2214CF17"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0" w:history="1">
            <w:r w:rsidRPr="00D84F4A">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09136570 \h </w:instrText>
            </w:r>
            <w:r>
              <w:rPr>
                <w:noProof/>
                <w:webHidden/>
              </w:rPr>
            </w:r>
            <w:r>
              <w:rPr>
                <w:noProof/>
                <w:webHidden/>
              </w:rPr>
              <w:fldChar w:fldCharType="separate"/>
            </w:r>
            <w:r>
              <w:rPr>
                <w:noProof/>
                <w:webHidden/>
              </w:rPr>
              <w:t>14</w:t>
            </w:r>
            <w:r>
              <w:rPr>
                <w:noProof/>
                <w:webHidden/>
              </w:rPr>
              <w:fldChar w:fldCharType="end"/>
            </w:r>
          </w:hyperlink>
        </w:p>
        <w:p w14:paraId="32A02E97" w14:textId="63C9EAEF"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1" w:history="1">
            <w:r w:rsidRPr="00D84F4A">
              <w:rPr>
                <w:rStyle w:val="Hipervnculo"/>
                <w:b/>
                <w:noProof/>
              </w:rPr>
              <w:t>Python</w:t>
            </w:r>
            <w:r>
              <w:rPr>
                <w:noProof/>
                <w:webHidden/>
              </w:rPr>
              <w:tab/>
            </w:r>
            <w:r>
              <w:rPr>
                <w:noProof/>
                <w:webHidden/>
              </w:rPr>
              <w:fldChar w:fldCharType="begin"/>
            </w:r>
            <w:r>
              <w:rPr>
                <w:noProof/>
                <w:webHidden/>
              </w:rPr>
              <w:instrText xml:space="preserve"> PAGEREF _Toc109136571 \h </w:instrText>
            </w:r>
            <w:r>
              <w:rPr>
                <w:noProof/>
                <w:webHidden/>
              </w:rPr>
            </w:r>
            <w:r>
              <w:rPr>
                <w:noProof/>
                <w:webHidden/>
              </w:rPr>
              <w:fldChar w:fldCharType="separate"/>
            </w:r>
            <w:r>
              <w:rPr>
                <w:noProof/>
                <w:webHidden/>
              </w:rPr>
              <w:t>14</w:t>
            </w:r>
            <w:r>
              <w:rPr>
                <w:noProof/>
                <w:webHidden/>
              </w:rPr>
              <w:fldChar w:fldCharType="end"/>
            </w:r>
          </w:hyperlink>
        </w:p>
        <w:p w14:paraId="462831AB" w14:textId="47F2F51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2" w:history="1">
            <w:r w:rsidRPr="00D84F4A">
              <w:rPr>
                <w:rStyle w:val="Hipervnculo"/>
                <w:b/>
                <w:noProof/>
              </w:rPr>
              <w:t>PyCharm Community</w:t>
            </w:r>
            <w:r>
              <w:rPr>
                <w:noProof/>
                <w:webHidden/>
              </w:rPr>
              <w:tab/>
            </w:r>
            <w:r>
              <w:rPr>
                <w:noProof/>
                <w:webHidden/>
              </w:rPr>
              <w:fldChar w:fldCharType="begin"/>
            </w:r>
            <w:r>
              <w:rPr>
                <w:noProof/>
                <w:webHidden/>
              </w:rPr>
              <w:instrText xml:space="preserve"> PAGEREF _Toc109136572 \h </w:instrText>
            </w:r>
            <w:r>
              <w:rPr>
                <w:noProof/>
                <w:webHidden/>
              </w:rPr>
            </w:r>
            <w:r>
              <w:rPr>
                <w:noProof/>
                <w:webHidden/>
              </w:rPr>
              <w:fldChar w:fldCharType="separate"/>
            </w:r>
            <w:r>
              <w:rPr>
                <w:noProof/>
                <w:webHidden/>
              </w:rPr>
              <w:t>14</w:t>
            </w:r>
            <w:r>
              <w:rPr>
                <w:noProof/>
                <w:webHidden/>
              </w:rPr>
              <w:fldChar w:fldCharType="end"/>
            </w:r>
          </w:hyperlink>
        </w:p>
        <w:p w14:paraId="0F064CA8" w14:textId="3659E9A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3" w:history="1">
            <w:r w:rsidRPr="00D84F4A">
              <w:rPr>
                <w:rStyle w:val="Hipervnculo"/>
                <w:b/>
                <w:noProof/>
              </w:rPr>
              <w:t>RASA</w:t>
            </w:r>
            <w:r>
              <w:rPr>
                <w:noProof/>
                <w:webHidden/>
              </w:rPr>
              <w:tab/>
            </w:r>
            <w:r>
              <w:rPr>
                <w:noProof/>
                <w:webHidden/>
              </w:rPr>
              <w:fldChar w:fldCharType="begin"/>
            </w:r>
            <w:r>
              <w:rPr>
                <w:noProof/>
                <w:webHidden/>
              </w:rPr>
              <w:instrText xml:space="preserve"> PAGEREF _Toc109136573 \h </w:instrText>
            </w:r>
            <w:r>
              <w:rPr>
                <w:noProof/>
                <w:webHidden/>
              </w:rPr>
            </w:r>
            <w:r>
              <w:rPr>
                <w:noProof/>
                <w:webHidden/>
              </w:rPr>
              <w:fldChar w:fldCharType="separate"/>
            </w:r>
            <w:r>
              <w:rPr>
                <w:noProof/>
                <w:webHidden/>
              </w:rPr>
              <w:t>14</w:t>
            </w:r>
            <w:r>
              <w:rPr>
                <w:noProof/>
                <w:webHidden/>
              </w:rPr>
              <w:fldChar w:fldCharType="end"/>
            </w:r>
          </w:hyperlink>
        </w:p>
        <w:p w14:paraId="7FB79335" w14:textId="165E22F5"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4" w:history="1">
            <w:r w:rsidRPr="00D84F4A">
              <w:rPr>
                <w:rStyle w:val="Hipervnculo"/>
                <w:b/>
                <w:noProof/>
              </w:rPr>
              <w:t>MongoDB</w:t>
            </w:r>
            <w:r>
              <w:rPr>
                <w:noProof/>
                <w:webHidden/>
              </w:rPr>
              <w:tab/>
            </w:r>
            <w:r>
              <w:rPr>
                <w:noProof/>
                <w:webHidden/>
              </w:rPr>
              <w:fldChar w:fldCharType="begin"/>
            </w:r>
            <w:r>
              <w:rPr>
                <w:noProof/>
                <w:webHidden/>
              </w:rPr>
              <w:instrText xml:space="preserve"> PAGEREF _Toc109136574 \h </w:instrText>
            </w:r>
            <w:r>
              <w:rPr>
                <w:noProof/>
                <w:webHidden/>
              </w:rPr>
            </w:r>
            <w:r>
              <w:rPr>
                <w:noProof/>
                <w:webHidden/>
              </w:rPr>
              <w:fldChar w:fldCharType="separate"/>
            </w:r>
            <w:r>
              <w:rPr>
                <w:noProof/>
                <w:webHidden/>
              </w:rPr>
              <w:t>15</w:t>
            </w:r>
            <w:r>
              <w:rPr>
                <w:noProof/>
                <w:webHidden/>
              </w:rPr>
              <w:fldChar w:fldCharType="end"/>
            </w:r>
          </w:hyperlink>
        </w:p>
        <w:p w14:paraId="409751B7" w14:textId="27BD1735"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5" w:history="1">
            <w:r w:rsidRPr="00D84F4A">
              <w:rPr>
                <w:rStyle w:val="Hipervnculo"/>
                <w:b/>
                <w:noProof/>
              </w:rPr>
              <w:t>YAML</w:t>
            </w:r>
            <w:r>
              <w:rPr>
                <w:noProof/>
                <w:webHidden/>
              </w:rPr>
              <w:tab/>
            </w:r>
            <w:r>
              <w:rPr>
                <w:noProof/>
                <w:webHidden/>
              </w:rPr>
              <w:fldChar w:fldCharType="begin"/>
            </w:r>
            <w:r>
              <w:rPr>
                <w:noProof/>
                <w:webHidden/>
              </w:rPr>
              <w:instrText xml:space="preserve"> PAGEREF _Toc109136575 \h </w:instrText>
            </w:r>
            <w:r>
              <w:rPr>
                <w:noProof/>
                <w:webHidden/>
              </w:rPr>
            </w:r>
            <w:r>
              <w:rPr>
                <w:noProof/>
                <w:webHidden/>
              </w:rPr>
              <w:fldChar w:fldCharType="separate"/>
            </w:r>
            <w:r>
              <w:rPr>
                <w:noProof/>
                <w:webHidden/>
              </w:rPr>
              <w:t>15</w:t>
            </w:r>
            <w:r>
              <w:rPr>
                <w:noProof/>
                <w:webHidden/>
              </w:rPr>
              <w:fldChar w:fldCharType="end"/>
            </w:r>
          </w:hyperlink>
        </w:p>
        <w:p w14:paraId="08269DE5" w14:textId="2ABA200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76" w:history="1">
            <w:r w:rsidRPr="00D84F4A">
              <w:rPr>
                <w:rStyle w:val="Hipervnculo"/>
                <w:b/>
                <w:noProof/>
              </w:rPr>
              <w:t>GIT</w:t>
            </w:r>
            <w:r>
              <w:rPr>
                <w:noProof/>
                <w:webHidden/>
              </w:rPr>
              <w:tab/>
            </w:r>
            <w:r>
              <w:rPr>
                <w:noProof/>
                <w:webHidden/>
              </w:rPr>
              <w:fldChar w:fldCharType="begin"/>
            </w:r>
            <w:r>
              <w:rPr>
                <w:noProof/>
                <w:webHidden/>
              </w:rPr>
              <w:instrText xml:space="preserve"> PAGEREF _Toc109136576 \h </w:instrText>
            </w:r>
            <w:r>
              <w:rPr>
                <w:noProof/>
                <w:webHidden/>
              </w:rPr>
            </w:r>
            <w:r>
              <w:rPr>
                <w:noProof/>
                <w:webHidden/>
              </w:rPr>
              <w:fldChar w:fldCharType="separate"/>
            </w:r>
            <w:r>
              <w:rPr>
                <w:noProof/>
                <w:webHidden/>
              </w:rPr>
              <w:t>15</w:t>
            </w:r>
            <w:r>
              <w:rPr>
                <w:noProof/>
                <w:webHidden/>
              </w:rPr>
              <w:fldChar w:fldCharType="end"/>
            </w:r>
          </w:hyperlink>
        </w:p>
        <w:p w14:paraId="4C840773" w14:textId="2099D228"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7" w:history="1">
            <w:r w:rsidRPr="00D84F4A">
              <w:rPr>
                <w:rStyle w:val="Hipervnculo"/>
                <w:b/>
                <w:noProof/>
              </w:rPr>
              <w:t>1.4 Metodología de desarrollo de software</w:t>
            </w:r>
            <w:r>
              <w:rPr>
                <w:noProof/>
                <w:webHidden/>
              </w:rPr>
              <w:tab/>
            </w:r>
            <w:r>
              <w:rPr>
                <w:noProof/>
                <w:webHidden/>
              </w:rPr>
              <w:fldChar w:fldCharType="begin"/>
            </w:r>
            <w:r>
              <w:rPr>
                <w:noProof/>
                <w:webHidden/>
              </w:rPr>
              <w:instrText xml:space="preserve"> PAGEREF _Toc109136577 \h </w:instrText>
            </w:r>
            <w:r>
              <w:rPr>
                <w:noProof/>
                <w:webHidden/>
              </w:rPr>
            </w:r>
            <w:r>
              <w:rPr>
                <w:noProof/>
                <w:webHidden/>
              </w:rPr>
              <w:fldChar w:fldCharType="separate"/>
            </w:r>
            <w:r>
              <w:rPr>
                <w:noProof/>
                <w:webHidden/>
              </w:rPr>
              <w:t>16</w:t>
            </w:r>
            <w:r>
              <w:rPr>
                <w:noProof/>
                <w:webHidden/>
              </w:rPr>
              <w:fldChar w:fldCharType="end"/>
            </w:r>
          </w:hyperlink>
        </w:p>
        <w:p w14:paraId="001E9588" w14:textId="0148E40A"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78" w:history="1">
            <w:r w:rsidRPr="00D84F4A">
              <w:rPr>
                <w:rStyle w:val="Hipervnculo"/>
                <w:b/>
                <w:bCs/>
                <w:noProof/>
              </w:rPr>
              <w:t>Conclusiones del capítulo</w:t>
            </w:r>
            <w:r>
              <w:rPr>
                <w:noProof/>
                <w:webHidden/>
              </w:rPr>
              <w:tab/>
            </w:r>
            <w:r>
              <w:rPr>
                <w:noProof/>
                <w:webHidden/>
              </w:rPr>
              <w:fldChar w:fldCharType="begin"/>
            </w:r>
            <w:r>
              <w:rPr>
                <w:noProof/>
                <w:webHidden/>
              </w:rPr>
              <w:instrText xml:space="preserve"> PAGEREF _Toc109136578 \h </w:instrText>
            </w:r>
            <w:r>
              <w:rPr>
                <w:noProof/>
                <w:webHidden/>
              </w:rPr>
            </w:r>
            <w:r>
              <w:rPr>
                <w:noProof/>
                <w:webHidden/>
              </w:rPr>
              <w:fldChar w:fldCharType="separate"/>
            </w:r>
            <w:r>
              <w:rPr>
                <w:noProof/>
                <w:webHidden/>
              </w:rPr>
              <w:t>17</w:t>
            </w:r>
            <w:r>
              <w:rPr>
                <w:noProof/>
                <w:webHidden/>
              </w:rPr>
              <w:fldChar w:fldCharType="end"/>
            </w:r>
          </w:hyperlink>
        </w:p>
        <w:p w14:paraId="305B3236" w14:textId="060BBE85" w:rsidR="00CC1A6A" w:rsidRDefault="00CC1A6A">
          <w:pPr>
            <w:pStyle w:val="TDC1"/>
            <w:tabs>
              <w:tab w:val="right" w:leader="dot" w:pos="8494"/>
            </w:tabs>
            <w:rPr>
              <w:rFonts w:asciiTheme="minorHAnsi" w:eastAsiaTheme="minorEastAsia" w:hAnsiTheme="minorHAnsi" w:cstheme="minorBidi"/>
              <w:noProof/>
              <w:sz w:val="22"/>
              <w:szCs w:val="22"/>
              <w:lang w:eastAsia="es-ES"/>
            </w:rPr>
          </w:pPr>
          <w:hyperlink w:anchor="_Toc109136579" w:history="1">
            <w:r w:rsidRPr="00D84F4A">
              <w:rPr>
                <w:rStyle w:val="Hipervnculo"/>
                <w:b/>
                <w:noProof/>
              </w:rPr>
              <w:t>Capítulo 2. Planificación y Diseño</w:t>
            </w:r>
            <w:r>
              <w:rPr>
                <w:noProof/>
                <w:webHidden/>
              </w:rPr>
              <w:tab/>
            </w:r>
            <w:r>
              <w:rPr>
                <w:noProof/>
                <w:webHidden/>
              </w:rPr>
              <w:fldChar w:fldCharType="begin"/>
            </w:r>
            <w:r>
              <w:rPr>
                <w:noProof/>
                <w:webHidden/>
              </w:rPr>
              <w:instrText xml:space="preserve"> PAGEREF _Toc109136579 \h </w:instrText>
            </w:r>
            <w:r>
              <w:rPr>
                <w:noProof/>
                <w:webHidden/>
              </w:rPr>
            </w:r>
            <w:r>
              <w:rPr>
                <w:noProof/>
                <w:webHidden/>
              </w:rPr>
              <w:fldChar w:fldCharType="separate"/>
            </w:r>
            <w:r>
              <w:rPr>
                <w:noProof/>
                <w:webHidden/>
              </w:rPr>
              <w:t>18</w:t>
            </w:r>
            <w:r>
              <w:rPr>
                <w:noProof/>
                <w:webHidden/>
              </w:rPr>
              <w:fldChar w:fldCharType="end"/>
            </w:r>
          </w:hyperlink>
        </w:p>
        <w:p w14:paraId="35A2171D" w14:textId="414369E1"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0" w:history="1">
            <w:r w:rsidRPr="00D84F4A">
              <w:rPr>
                <w:rStyle w:val="Hipervnculo"/>
                <w:b/>
                <w:noProof/>
              </w:rPr>
              <w:t>2.1 Propuesta del Sistema</w:t>
            </w:r>
            <w:r>
              <w:rPr>
                <w:noProof/>
                <w:webHidden/>
              </w:rPr>
              <w:tab/>
            </w:r>
            <w:r>
              <w:rPr>
                <w:noProof/>
                <w:webHidden/>
              </w:rPr>
              <w:fldChar w:fldCharType="begin"/>
            </w:r>
            <w:r>
              <w:rPr>
                <w:noProof/>
                <w:webHidden/>
              </w:rPr>
              <w:instrText xml:space="preserve"> PAGEREF _Toc109136580 \h </w:instrText>
            </w:r>
            <w:r>
              <w:rPr>
                <w:noProof/>
                <w:webHidden/>
              </w:rPr>
            </w:r>
            <w:r>
              <w:rPr>
                <w:noProof/>
                <w:webHidden/>
              </w:rPr>
              <w:fldChar w:fldCharType="separate"/>
            </w:r>
            <w:r>
              <w:rPr>
                <w:noProof/>
                <w:webHidden/>
              </w:rPr>
              <w:t>18</w:t>
            </w:r>
            <w:r>
              <w:rPr>
                <w:noProof/>
                <w:webHidden/>
              </w:rPr>
              <w:fldChar w:fldCharType="end"/>
            </w:r>
          </w:hyperlink>
        </w:p>
        <w:p w14:paraId="265D7F11" w14:textId="00CAC562"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1" w:history="1">
            <w:r w:rsidRPr="00D84F4A">
              <w:rPr>
                <w:rStyle w:val="Hipervnculo"/>
                <w:b/>
                <w:noProof/>
              </w:rPr>
              <w:t>2.2 Usuarios del Sistema</w:t>
            </w:r>
            <w:r>
              <w:rPr>
                <w:noProof/>
                <w:webHidden/>
              </w:rPr>
              <w:tab/>
            </w:r>
            <w:r>
              <w:rPr>
                <w:noProof/>
                <w:webHidden/>
              </w:rPr>
              <w:fldChar w:fldCharType="begin"/>
            </w:r>
            <w:r>
              <w:rPr>
                <w:noProof/>
                <w:webHidden/>
              </w:rPr>
              <w:instrText xml:space="preserve"> PAGEREF _Toc109136581 \h </w:instrText>
            </w:r>
            <w:r>
              <w:rPr>
                <w:noProof/>
                <w:webHidden/>
              </w:rPr>
            </w:r>
            <w:r>
              <w:rPr>
                <w:noProof/>
                <w:webHidden/>
              </w:rPr>
              <w:fldChar w:fldCharType="separate"/>
            </w:r>
            <w:r>
              <w:rPr>
                <w:noProof/>
                <w:webHidden/>
              </w:rPr>
              <w:t>19</w:t>
            </w:r>
            <w:r>
              <w:rPr>
                <w:noProof/>
                <w:webHidden/>
              </w:rPr>
              <w:fldChar w:fldCharType="end"/>
            </w:r>
          </w:hyperlink>
        </w:p>
        <w:p w14:paraId="6BE0663F" w14:textId="7D54BB56"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2" w:history="1">
            <w:r w:rsidRPr="00D84F4A">
              <w:rPr>
                <w:rStyle w:val="Hipervnculo"/>
                <w:b/>
                <w:noProof/>
              </w:rPr>
              <w:t>2.3 Planificación del desarrollo del Sistema</w:t>
            </w:r>
            <w:r>
              <w:rPr>
                <w:noProof/>
                <w:webHidden/>
              </w:rPr>
              <w:tab/>
            </w:r>
            <w:r>
              <w:rPr>
                <w:noProof/>
                <w:webHidden/>
              </w:rPr>
              <w:fldChar w:fldCharType="begin"/>
            </w:r>
            <w:r>
              <w:rPr>
                <w:noProof/>
                <w:webHidden/>
              </w:rPr>
              <w:instrText xml:space="preserve"> PAGEREF _Toc109136582 \h </w:instrText>
            </w:r>
            <w:r>
              <w:rPr>
                <w:noProof/>
                <w:webHidden/>
              </w:rPr>
            </w:r>
            <w:r>
              <w:rPr>
                <w:noProof/>
                <w:webHidden/>
              </w:rPr>
              <w:fldChar w:fldCharType="separate"/>
            </w:r>
            <w:r>
              <w:rPr>
                <w:noProof/>
                <w:webHidden/>
              </w:rPr>
              <w:t>19</w:t>
            </w:r>
            <w:r>
              <w:rPr>
                <w:noProof/>
                <w:webHidden/>
              </w:rPr>
              <w:fldChar w:fldCharType="end"/>
            </w:r>
          </w:hyperlink>
        </w:p>
        <w:p w14:paraId="1ABF6C23" w14:textId="6F8F1FAB"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3" w:history="1">
            <w:r w:rsidRPr="00D84F4A">
              <w:rPr>
                <w:rStyle w:val="Hipervnculo"/>
                <w:b/>
                <w:noProof/>
              </w:rPr>
              <w:t>2.3.1. Historias</w:t>
            </w:r>
            <w:r w:rsidRPr="00D84F4A">
              <w:rPr>
                <w:rStyle w:val="Hipervnculo"/>
                <w:b/>
                <w:noProof/>
              </w:rPr>
              <w:t xml:space="preserve"> </w:t>
            </w:r>
            <w:r w:rsidRPr="00D84F4A">
              <w:rPr>
                <w:rStyle w:val="Hipervnculo"/>
                <w:b/>
                <w:noProof/>
              </w:rPr>
              <w:t>de usuarios</w:t>
            </w:r>
            <w:r>
              <w:rPr>
                <w:noProof/>
                <w:webHidden/>
              </w:rPr>
              <w:tab/>
            </w:r>
            <w:r>
              <w:rPr>
                <w:noProof/>
                <w:webHidden/>
              </w:rPr>
              <w:fldChar w:fldCharType="begin"/>
            </w:r>
            <w:r>
              <w:rPr>
                <w:noProof/>
                <w:webHidden/>
              </w:rPr>
              <w:instrText xml:space="preserve"> PAGEREF _Toc109136583 \h </w:instrText>
            </w:r>
            <w:r>
              <w:rPr>
                <w:noProof/>
                <w:webHidden/>
              </w:rPr>
            </w:r>
            <w:r>
              <w:rPr>
                <w:noProof/>
                <w:webHidden/>
              </w:rPr>
              <w:fldChar w:fldCharType="separate"/>
            </w:r>
            <w:r>
              <w:rPr>
                <w:noProof/>
                <w:webHidden/>
              </w:rPr>
              <w:t>19</w:t>
            </w:r>
            <w:r>
              <w:rPr>
                <w:noProof/>
                <w:webHidden/>
              </w:rPr>
              <w:fldChar w:fldCharType="end"/>
            </w:r>
          </w:hyperlink>
        </w:p>
        <w:p w14:paraId="3CA427E6" w14:textId="72F0813F"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4" w:history="1">
            <w:r w:rsidRPr="00D84F4A">
              <w:rPr>
                <w:rStyle w:val="Hipervnculo"/>
                <w:b/>
                <w:noProof/>
              </w:rPr>
              <w:t>2.3.2. Requisitos Funcionales</w:t>
            </w:r>
            <w:r>
              <w:rPr>
                <w:noProof/>
                <w:webHidden/>
              </w:rPr>
              <w:tab/>
            </w:r>
            <w:r>
              <w:rPr>
                <w:noProof/>
                <w:webHidden/>
              </w:rPr>
              <w:fldChar w:fldCharType="begin"/>
            </w:r>
            <w:r>
              <w:rPr>
                <w:noProof/>
                <w:webHidden/>
              </w:rPr>
              <w:instrText xml:space="preserve"> PAGEREF _Toc109136584 \h </w:instrText>
            </w:r>
            <w:r>
              <w:rPr>
                <w:noProof/>
                <w:webHidden/>
              </w:rPr>
            </w:r>
            <w:r>
              <w:rPr>
                <w:noProof/>
                <w:webHidden/>
              </w:rPr>
              <w:fldChar w:fldCharType="separate"/>
            </w:r>
            <w:r>
              <w:rPr>
                <w:noProof/>
                <w:webHidden/>
              </w:rPr>
              <w:t>19</w:t>
            </w:r>
            <w:r>
              <w:rPr>
                <w:noProof/>
                <w:webHidden/>
              </w:rPr>
              <w:fldChar w:fldCharType="end"/>
            </w:r>
          </w:hyperlink>
        </w:p>
        <w:p w14:paraId="009B6A57" w14:textId="211BF4B3"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5" w:history="1">
            <w:r w:rsidRPr="00D84F4A">
              <w:rPr>
                <w:rStyle w:val="Hipervnculo"/>
                <w:b/>
                <w:noProof/>
              </w:rPr>
              <w:t>2.3.3. Requisitos no Funcionales</w:t>
            </w:r>
            <w:r>
              <w:rPr>
                <w:noProof/>
                <w:webHidden/>
              </w:rPr>
              <w:tab/>
            </w:r>
            <w:r>
              <w:rPr>
                <w:noProof/>
                <w:webHidden/>
              </w:rPr>
              <w:fldChar w:fldCharType="begin"/>
            </w:r>
            <w:r>
              <w:rPr>
                <w:noProof/>
                <w:webHidden/>
              </w:rPr>
              <w:instrText xml:space="preserve"> PAGEREF _Toc109136585 \h </w:instrText>
            </w:r>
            <w:r>
              <w:rPr>
                <w:noProof/>
                <w:webHidden/>
              </w:rPr>
            </w:r>
            <w:r>
              <w:rPr>
                <w:noProof/>
                <w:webHidden/>
              </w:rPr>
              <w:fldChar w:fldCharType="separate"/>
            </w:r>
            <w:r>
              <w:rPr>
                <w:noProof/>
                <w:webHidden/>
              </w:rPr>
              <w:t>20</w:t>
            </w:r>
            <w:r>
              <w:rPr>
                <w:noProof/>
                <w:webHidden/>
              </w:rPr>
              <w:fldChar w:fldCharType="end"/>
            </w:r>
          </w:hyperlink>
        </w:p>
        <w:p w14:paraId="654B3F87" w14:textId="166EA3F8" w:rsidR="00CC1A6A" w:rsidRDefault="00CC1A6A">
          <w:pPr>
            <w:pStyle w:val="TDC3"/>
            <w:tabs>
              <w:tab w:val="right" w:leader="dot" w:pos="8494"/>
            </w:tabs>
            <w:rPr>
              <w:rFonts w:asciiTheme="minorHAnsi" w:eastAsiaTheme="minorEastAsia" w:hAnsiTheme="minorHAnsi" w:cstheme="minorBidi"/>
              <w:noProof/>
              <w:sz w:val="22"/>
              <w:szCs w:val="22"/>
              <w:lang w:eastAsia="es-ES"/>
            </w:rPr>
          </w:pPr>
          <w:hyperlink w:anchor="_Toc109136586" w:history="1">
            <w:r w:rsidRPr="00D84F4A">
              <w:rPr>
                <w:rStyle w:val="Hipervnculo"/>
                <w:b/>
                <w:noProof/>
              </w:rPr>
              <w:t>2.3.4. Diseño de Base de Batos</w:t>
            </w:r>
            <w:r>
              <w:rPr>
                <w:noProof/>
                <w:webHidden/>
              </w:rPr>
              <w:tab/>
            </w:r>
            <w:r>
              <w:rPr>
                <w:noProof/>
                <w:webHidden/>
              </w:rPr>
              <w:fldChar w:fldCharType="begin"/>
            </w:r>
            <w:r>
              <w:rPr>
                <w:noProof/>
                <w:webHidden/>
              </w:rPr>
              <w:instrText xml:space="preserve"> PAGEREF _Toc109136586 \h </w:instrText>
            </w:r>
            <w:r>
              <w:rPr>
                <w:noProof/>
                <w:webHidden/>
              </w:rPr>
            </w:r>
            <w:r>
              <w:rPr>
                <w:noProof/>
                <w:webHidden/>
              </w:rPr>
              <w:fldChar w:fldCharType="separate"/>
            </w:r>
            <w:r>
              <w:rPr>
                <w:noProof/>
                <w:webHidden/>
              </w:rPr>
              <w:t>25</w:t>
            </w:r>
            <w:r>
              <w:rPr>
                <w:noProof/>
                <w:webHidden/>
              </w:rPr>
              <w:fldChar w:fldCharType="end"/>
            </w:r>
          </w:hyperlink>
        </w:p>
        <w:p w14:paraId="12D11987" w14:textId="65841177" w:rsidR="00CC1A6A" w:rsidRDefault="00CC1A6A">
          <w:pPr>
            <w:pStyle w:val="TDC2"/>
            <w:tabs>
              <w:tab w:val="right" w:leader="dot" w:pos="8494"/>
            </w:tabs>
            <w:rPr>
              <w:rFonts w:asciiTheme="minorHAnsi" w:eastAsiaTheme="minorEastAsia" w:hAnsiTheme="minorHAnsi" w:cstheme="minorBidi"/>
              <w:noProof/>
              <w:sz w:val="22"/>
              <w:szCs w:val="22"/>
              <w:lang w:eastAsia="es-ES"/>
            </w:rPr>
          </w:pPr>
          <w:hyperlink w:anchor="_Toc109136587" w:history="1">
            <w:r w:rsidRPr="00D84F4A">
              <w:rPr>
                <w:rStyle w:val="Hipervnculo"/>
                <w:b/>
                <w:bCs/>
                <w:noProof/>
              </w:rPr>
              <w:t>Conclusiones del capítulo</w:t>
            </w:r>
            <w:r>
              <w:rPr>
                <w:noProof/>
                <w:webHidden/>
              </w:rPr>
              <w:tab/>
            </w:r>
            <w:r>
              <w:rPr>
                <w:noProof/>
                <w:webHidden/>
              </w:rPr>
              <w:fldChar w:fldCharType="begin"/>
            </w:r>
            <w:r>
              <w:rPr>
                <w:noProof/>
                <w:webHidden/>
              </w:rPr>
              <w:instrText xml:space="preserve"> PAGEREF _Toc109136587 \h </w:instrText>
            </w:r>
            <w:r>
              <w:rPr>
                <w:noProof/>
                <w:webHidden/>
              </w:rPr>
            </w:r>
            <w:r>
              <w:rPr>
                <w:noProof/>
                <w:webHidden/>
              </w:rPr>
              <w:fldChar w:fldCharType="separate"/>
            </w:r>
            <w:r>
              <w:rPr>
                <w:noProof/>
                <w:webHidden/>
              </w:rPr>
              <w:t>26</w:t>
            </w:r>
            <w:r>
              <w:rPr>
                <w:noProof/>
                <w:webHidden/>
              </w:rPr>
              <w:fldChar w:fldCharType="end"/>
            </w:r>
          </w:hyperlink>
        </w:p>
        <w:p w14:paraId="2593F2BA" w14:textId="7ACD1C2B"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eastAsiaTheme="majorEastAsia"/>
          <w:b/>
          <w:color w:val="000000" w:themeColor="text1"/>
        </w:rPr>
      </w:pPr>
      <w:bookmarkStart w:id="0" w:name="_Toc55321859"/>
      <w:bookmarkStart w:id="1" w:name="_Toc59178735"/>
      <w:r w:rsidRPr="00F74CE2">
        <w:rPr>
          <w:b/>
          <w:color w:val="000000" w:themeColor="text1"/>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109136560"/>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6AF253D5"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7A4C6F">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6A3DCE">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7C4BFF">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7C4BFF">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0D3D82">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0D3D82">
      <w:pPr>
        <w:spacing w:after="0" w:line="276" w:lineRule="auto"/>
        <w:jc w:val="both"/>
        <w:rPr>
          <w:b/>
        </w:rPr>
      </w:pPr>
      <w:r w:rsidRPr="00345BFE">
        <w:rPr>
          <w:b/>
        </w:rPr>
        <w:t>Problema de la investigación:</w:t>
      </w:r>
    </w:p>
    <w:p w14:paraId="4B433B1E" w14:textId="7B34FE76" w:rsidR="00895E26" w:rsidRPr="00895E26" w:rsidRDefault="00895E26" w:rsidP="00516A80">
      <w:pPr>
        <w:spacing w:after="0" w:line="276" w:lineRule="auto"/>
        <w:jc w:val="both"/>
        <w:rPr>
          <w:b/>
          <w:bCs/>
          <w:u w:val="single"/>
        </w:rPr>
      </w:pPr>
    </w:p>
    <w:p w14:paraId="0DC6189E" w14:textId="056B22A1" w:rsidR="00F36F8B" w:rsidRPr="00F36F8B" w:rsidRDefault="00F36F8B" w:rsidP="00F36F8B">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516A80">
      <w:pPr>
        <w:spacing w:after="0" w:line="276" w:lineRule="auto"/>
        <w:jc w:val="both"/>
      </w:pPr>
    </w:p>
    <w:p w14:paraId="2FC3DBBF" w14:textId="06548DFF" w:rsidR="001814FE" w:rsidRPr="001D003E" w:rsidRDefault="00D62942" w:rsidP="00602728">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602728">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1D003E">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150E3E">
      <w:pPr>
        <w:spacing w:line="276" w:lineRule="auto"/>
        <w:jc w:val="both"/>
        <w:rPr>
          <w:b/>
        </w:rPr>
      </w:pPr>
      <w:r w:rsidRPr="00345BFE">
        <w:rPr>
          <w:b/>
        </w:rPr>
        <w:t>Objetivo Específicos</w:t>
      </w:r>
    </w:p>
    <w:p w14:paraId="58043092" w14:textId="77777777" w:rsidR="00150E3E" w:rsidRDefault="00150E3E" w:rsidP="00150E3E">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pPr>
        <w:spacing w:after="0" w:line="240" w:lineRule="auto"/>
        <w:rPr>
          <w:b/>
        </w:rPr>
      </w:pPr>
    </w:p>
    <w:p w14:paraId="01C25873" w14:textId="3B89AA20" w:rsidR="00FD2056" w:rsidRPr="00345BFE" w:rsidRDefault="00FD2056" w:rsidP="000D3D82">
      <w:pPr>
        <w:spacing w:line="276" w:lineRule="auto"/>
        <w:jc w:val="both"/>
        <w:rPr>
          <w:b/>
        </w:rPr>
      </w:pPr>
      <w:r w:rsidRPr="00345BFE">
        <w:rPr>
          <w:b/>
        </w:rPr>
        <w:t>Hipótesis:</w:t>
      </w:r>
    </w:p>
    <w:p w14:paraId="67180FC7" w14:textId="6399876C" w:rsidR="00184EEF" w:rsidRPr="00440BCC" w:rsidRDefault="00440BCC" w:rsidP="00440BC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109136561"/>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7C4BFF">
      <w:pPr>
        <w:pStyle w:val="Ttulo2"/>
        <w:rPr>
          <w:rFonts w:ascii="Arial" w:hAnsi="Arial" w:cs="Arial"/>
          <w:b/>
          <w:color w:val="auto"/>
          <w:sz w:val="24"/>
          <w:szCs w:val="24"/>
        </w:rPr>
      </w:pPr>
      <w:bookmarkStart w:id="6" w:name="_Toc109136562"/>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p>
    <w:p w14:paraId="53F1C94D" w14:textId="5D68F33D" w:rsidR="0020139E" w:rsidRPr="009303AB" w:rsidRDefault="0020139E" w:rsidP="0020139E">
      <w:pPr>
        <w:pStyle w:val="NormalWeb"/>
        <w:shd w:val="clear" w:color="auto" w:fill="FFFFFF"/>
        <w:spacing w:beforeAutospacing="0" w:after="300" w:afterAutospacing="0" w:line="360" w:lineRule="atLeast"/>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E75C29">
      <w:pPr>
        <w:pStyle w:val="Ttulo2"/>
        <w:rPr>
          <w:rFonts w:ascii="Arial" w:hAnsi="Arial" w:cs="Arial"/>
          <w:b/>
          <w:color w:val="auto"/>
          <w:sz w:val="24"/>
          <w:szCs w:val="24"/>
        </w:rPr>
      </w:pPr>
      <w:bookmarkStart w:id="7" w:name="_Toc109136563"/>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7"/>
    </w:p>
    <w:p w14:paraId="05E3BCAD" w14:textId="77777777" w:rsidR="00E75C29" w:rsidRDefault="00E75C29" w:rsidP="00E75C29">
      <w:pPr>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E75C29">
      <w:pPr>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E75C29">
      <w:pPr>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E75C29">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4B67E6">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2A35AA">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lastRenderedPageBreak/>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D5181F">
      <w:pPr>
        <w:pStyle w:val="NormalWeb"/>
        <w:shd w:val="clear" w:color="auto" w:fill="FFFFFF"/>
        <w:spacing w:beforeAutospacing="0" w:after="300" w:afterAutospacing="0" w:line="360" w:lineRule="atLeast"/>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7C4BFF">
      <w:pPr>
        <w:pStyle w:val="Prrafodelista"/>
        <w:spacing w:after="0"/>
        <w:ind w:left="405"/>
        <w:jc w:val="both"/>
        <w:rPr>
          <w:lang w:val="es-ES"/>
        </w:rPr>
      </w:pPr>
    </w:p>
    <w:p w14:paraId="79FB5075" w14:textId="6711F017" w:rsidR="00CE4771" w:rsidRDefault="000771D9" w:rsidP="007C4BFF">
      <w:pPr>
        <w:pStyle w:val="Ttulo2"/>
        <w:rPr>
          <w:rStyle w:val="Ttulo2Car"/>
          <w:rFonts w:ascii="Arial" w:hAnsi="Arial" w:cs="Arial"/>
          <w:b/>
          <w:color w:val="auto"/>
          <w:sz w:val="24"/>
          <w:szCs w:val="24"/>
        </w:rPr>
      </w:pPr>
      <w:bookmarkStart w:id="8" w:name="_Toc109136564"/>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8"/>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109136565"/>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9"/>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755CBDB7" w:rsidR="00CE4771" w:rsidRPr="00270616" w:rsidRDefault="0087039F" w:rsidP="007C4BFF">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8240"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7C4BFF">
      <w:pPr>
        <w:spacing w:line="276" w:lineRule="auto"/>
        <w:jc w:val="both"/>
        <w:rPr>
          <w:color w:val="000000" w:themeColor="text1"/>
          <w:shd w:val="clear" w:color="auto" w:fill="FFFFFF"/>
        </w:rPr>
      </w:pPr>
    </w:p>
    <w:p w14:paraId="71C71E59" w14:textId="3D2341E5" w:rsidR="00CE4771"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7C4BFF">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lastRenderedPageBreak/>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7C4BFF">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7C4BFF">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7C4BFF">
      <w:pPr>
        <w:spacing w:line="276" w:lineRule="auto"/>
        <w:jc w:val="both"/>
        <w:rPr>
          <w:b/>
          <w:i/>
          <w:color w:val="000000" w:themeColor="text1"/>
        </w:rPr>
      </w:pPr>
    </w:p>
    <w:p w14:paraId="37AE7FBF" w14:textId="08D74739" w:rsidR="00CE4771" w:rsidRPr="009C680F" w:rsidRDefault="00742011" w:rsidP="007C4BFF">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391C9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7C4BFF">
      <w:pPr>
        <w:pStyle w:val="Prrafodelista"/>
        <w:widowControl w:val="0"/>
        <w:spacing w:after="0"/>
        <w:jc w:val="both"/>
      </w:pPr>
    </w:p>
    <w:p w14:paraId="279F0CB3" w14:textId="131487BB" w:rsidR="00CE4771" w:rsidRPr="009C680F" w:rsidRDefault="00CE4771" w:rsidP="007C4BFF">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7C4BFF">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7C4BFF">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pPr>
    </w:p>
    <w:p w14:paraId="5120E0AC" w14:textId="727665B8" w:rsidR="00630E61" w:rsidRDefault="00A90E9F" w:rsidP="00D51C5F">
      <w:pPr>
        <w:pStyle w:val="Ttulo3"/>
        <w:spacing w:line="276" w:lineRule="auto"/>
        <w:rPr>
          <w:rFonts w:ascii="Arial" w:hAnsi="Arial" w:cs="Arial"/>
          <w:b/>
          <w:color w:val="auto"/>
        </w:rPr>
      </w:pPr>
      <w:bookmarkStart w:id="10" w:name="_Toc109136566"/>
      <w:proofErr w:type="spellStart"/>
      <w:r w:rsidRPr="00AF3605">
        <w:rPr>
          <w:rFonts w:ascii="Arial" w:hAnsi="Arial" w:cs="Arial"/>
          <w:b/>
          <w:color w:val="auto"/>
        </w:rPr>
        <w:t>DialogFlow</w:t>
      </w:r>
      <w:bookmarkEnd w:id="10"/>
      <w:proofErr w:type="spellEnd"/>
    </w:p>
    <w:p w14:paraId="21A88C29" w14:textId="77777777" w:rsidR="00D51C5F" w:rsidRPr="00D51C5F" w:rsidRDefault="00D51C5F" w:rsidP="00D51C5F"/>
    <w:p w14:paraId="6F1DA3A5" w14:textId="56071DDC" w:rsidR="00A90E9F" w:rsidRPr="009C680F" w:rsidRDefault="00CF580B" w:rsidP="007C4BFF">
      <w:pPr>
        <w:spacing w:line="276" w:lineRule="auto"/>
        <w:jc w:val="both"/>
        <w:rPr>
          <w:color w:val="000000" w:themeColor="text1"/>
        </w:rPr>
      </w:pPr>
      <w:r w:rsidRPr="00CF580B">
        <w:rPr>
          <w:noProof/>
          <w:color w:val="000000" w:themeColor="text1"/>
        </w:rPr>
        <w:drawing>
          <wp:anchor distT="0" distB="0" distL="114300" distR="114300" simplePos="0" relativeHeight="251659264"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xml:space="preserve">, sistemas de respuesta de voz </w:t>
      </w:r>
      <w:r w:rsidR="00A90E9F" w:rsidRPr="009C680F">
        <w:rPr>
          <w:color w:val="000000" w:themeColor="text1"/>
        </w:rPr>
        <w:lastRenderedPageBreak/>
        <w:t>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7C4BFF">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7C4BFF">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391C9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pPr>
        <w:spacing w:after="0" w:line="240" w:lineRule="auto"/>
        <w:rPr>
          <w:b/>
          <w:spacing w:val="3"/>
        </w:rPr>
      </w:pPr>
      <w:r>
        <w:rPr>
          <w:b/>
          <w:spacing w:val="3"/>
        </w:rPr>
        <w:br w:type="page"/>
      </w:r>
    </w:p>
    <w:p w14:paraId="7718B4E3" w14:textId="095A4297" w:rsidR="00A90E9F" w:rsidRPr="009C680F" w:rsidRDefault="00A90E9F" w:rsidP="007C4BFF">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A469CC">
      <w:pPr>
        <w:spacing w:line="276" w:lineRule="auto"/>
        <w:jc w:val="both"/>
        <w:rPr>
          <w:b/>
        </w:rPr>
      </w:pPr>
    </w:p>
    <w:p w14:paraId="3B678295" w14:textId="73D6C6CE" w:rsidR="00630E61" w:rsidRDefault="00A90E9F" w:rsidP="00F645F0">
      <w:pPr>
        <w:pStyle w:val="Ttulo3"/>
        <w:spacing w:line="276" w:lineRule="auto"/>
        <w:rPr>
          <w:rFonts w:ascii="Arial" w:hAnsi="Arial" w:cs="Arial"/>
          <w:b/>
          <w:color w:val="auto"/>
        </w:rPr>
      </w:pPr>
      <w:bookmarkStart w:id="11" w:name="_Rasa"/>
      <w:bookmarkStart w:id="12" w:name="_Toc109136567"/>
      <w:bookmarkEnd w:id="11"/>
      <w:r w:rsidRPr="00AF3605">
        <w:rPr>
          <w:rFonts w:ascii="Arial" w:hAnsi="Arial" w:cs="Arial"/>
          <w:b/>
          <w:color w:val="auto"/>
        </w:rPr>
        <w:t>R</w:t>
      </w:r>
      <w:r w:rsidR="002E475F">
        <w:rPr>
          <w:rFonts w:ascii="Arial" w:hAnsi="Arial" w:cs="Arial"/>
          <w:b/>
          <w:color w:val="auto"/>
        </w:rPr>
        <w:t>asa</w:t>
      </w:r>
      <w:bookmarkEnd w:id="12"/>
    </w:p>
    <w:p w14:paraId="2D2CA1DA" w14:textId="77777777" w:rsidR="00EC02DD" w:rsidRPr="00EC02DD" w:rsidRDefault="00EC02DD" w:rsidP="00EC02DD"/>
    <w:p w14:paraId="67EB4F83" w14:textId="3FAD44D9" w:rsidR="00A90E9F" w:rsidRPr="009C680F" w:rsidRDefault="000374FA" w:rsidP="007C4BFF">
      <w:pPr>
        <w:spacing w:line="276" w:lineRule="auto"/>
        <w:jc w:val="both"/>
      </w:pPr>
      <w:r w:rsidRPr="000374FA">
        <w:rPr>
          <w:noProof/>
        </w:rPr>
        <w:drawing>
          <wp:anchor distT="0" distB="0" distL="114300" distR="114300" simplePos="0" relativeHeight="251660288"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7C4BFF">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7C4BFF">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7C4BFF">
      <w:pPr>
        <w:spacing w:after="0" w:line="276" w:lineRule="auto"/>
        <w:jc w:val="both"/>
        <w:rPr>
          <w:b/>
        </w:rPr>
      </w:pPr>
    </w:p>
    <w:p w14:paraId="539A2BB9" w14:textId="38642491" w:rsidR="00A90E9F" w:rsidRPr="009C680F" w:rsidRDefault="00A90E9F" w:rsidP="007C4BFF">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F29F0">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391C9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391C9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391C9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391C9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391C9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10621F">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1C749E">
      <w:pPr>
        <w:pStyle w:val="Prrafodelista"/>
        <w:suppressAutoHyphens w:val="0"/>
        <w:spacing w:after="300"/>
        <w:ind w:left="795"/>
        <w:jc w:val="both"/>
        <w:rPr>
          <w:rFonts w:eastAsia="Times New Roman"/>
          <w:color w:val="333333"/>
          <w:lang w:eastAsia="es-ES"/>
        </w:rPr>
      </w:pPr>
    </w:p>
    <w:p w14:paraId="289B9603" w14:textId="1195C540" w:rsidR="00F645F0" w:rsidRDefault="00A90E9F" w:rsidP="00F645F0">
      <w:pPr>
        <w:pStyle w:val="Ttulo3"/>
        <w:spacing w:line="276" w:lineRule="auto"/>
        <w:rPr>
          <w:rFonts w:ascii="Arial" w:hAnsi="Arial" w:cs="Arial"/>
          <w:b/>
          <w:color w:val="auto"/>
        </w:rPr>
      </w:pPr>
      <w:bookmarkStart w:id="13" w:name="_Toc109136568"/>
      <w:proofErr w:type="spellStart"/>
      <w:r w:rsidRPr="00AF3605">
        <w:rPr>
          <w:rFonts w:ascii="Arial" w:hAnsi="Arial" w:cs="Arial"/>
          <w:b/>
          <w:color w:val="auto"/>
        </w:rPr>
        <w:t>B</w:t>
      </w:r>
      <w:r w:rsidR="002E475F">
        <w:rPr>
          <w:rFonts w:ascii="Arial" w:hAnsi="Arial" w:cs="Arial"/>
          <w:b/>
          <w:color w:val="auto"/>
        </w:rPr>
        <w:t>otPress</w:t>
      </w:r>
      <w:bookmarkEnd w:id="13"/>
      <w:proofErr w:type="spellEnd"/>
    </w:p>
    <w:p w14:paraId="20EAED99" w14:textId="77777777" w:rsidR="00C101D8" w:rsidRPr="00C101D8" w:rsidRDefault="00C101D8" w:rsidP="00C101D8"/>
    <w:p w14:paraId="06D5FF86" w14:textId="7E7EFB95" w:rsidR="00A90E9F" w:rsidRPr="009C680F" w:rsidRDefault="00C101D8" w:rsidP="007C4BFF">
      <w:pPr>
        <w:suppressAutoHyphens w:val="0"/>
        <w:spacing w:after="300" w:line="276" w:lineRule="auto"/>
        <w:jc w:val="both"/>
        <w:rPr>
          <w:bCs/>
          <w:iCs/>
          <w:lang w:val="es-MX"/>
        </w:rPr>
      </w:pPr>
      <w:r w:rsidRPr="00C101D8">
        <w:rPr>
          <w:bCs/>
          <w:iCs/>
          <w:noProof/>
        </w:rPr>
        <w:drawing>
          <wp:anchor distT="0" distB="0" distL="114300" distR="114300" simplePos="0" relativeHeight="251661312"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7C4BFF">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8A5B4D">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7C4BFF">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51656B">
      <w:pPr>
        <w:spacing w:after="0" w:line="240" w:lineRule="auto"/>
        <w:rPr>
          <w:rFonts w:eastAsia="Times New Roman"/>
          <w:lang w:eastAsia="es-ES"/>
        </w:rPr>
      </w:pPr>
    </w:p>
    <w:p w14:paraId="76617512" w14:textId="42B0938F" w:rsidR="002E0500" w:rsidRDefault="002E0500">
      <w:pPr>
        <w:spacing w:after="0" w:line="240" w:lineRule="auto"/>
        <w:rPr>
          <w:rFonts w:eastAsia="Times New Roman"/>
          <w:b/>
          <w:lang w:eastAsia="es-ES"/>
        </w:rPr>
      </w:pPr>
    </w:p>
    <w:p w14:paraId="38ADDFE7" w14:textId="25AA6B82" w:rsidR="00A90E9F" w:rsidRDefault="00A90E9F" w:rsidP="0051656B">
      <w:pPr>
        <w:spacing w:after="0" w:line="240"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51656B">
      <w:pPr>
        <w:spacing w:after="0" w:line="240" w:lineRule="auto"/>
        <w:rPr>
          <w:rFonts w:eastAsia="Times New Roman"/>
          <w:b/>
          <w:lang w:eastAsia="es-ES"/>
        </w:rPr>
      </w:pPr>
    </w:p>
    <w:p w14:paraId="01737225" w14:textId="1D962F0A" w:rsidR="00A90E9F" w:rsidRPr="009C680F" w:rsidRDefault="0035014D"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7C4BFF">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51656B">
      <w:pPr>
        <w:pStyle w:val="Prrafodelista"/>
        <w:spacing w:after="0"/>
        <w:jc w:val="both"/>
        <w:rPr>
          <w:rFonts w:eastAsia="Times New Roman"/>
          <w:lang w:eastAsia="es-ES"/>
        </w:rPr>
      </w:pPr>
    </w:p>
    <w:p w14:paraId="5E35231F" w14:textId="77777777" w:rsidR="00CF5038" w:rsidRDefault="00CF5038">
      <w:pPr>
        <w:spacing w:after="0" w:line="240" w:lineRule="auto"/>
        <w:rPr>
          <w:rFonts w:eastAsiaTheme="majorEastAsia"/>
          <w:b/>
          <w:lang w:val="es-US" w:eastAsia="es-ES"/>
        </w:rPr>
      </w:pPr>
      <w:r>
        <w:rPr>
          <w:b/>
          <w:lang w:eastAsia="es-ES"/>
        </w:rPr>
        <w:br w:type="page"/>
      </w:r>
    </w:p>
    <w:p w14:paraId="65C150C4" w14:textId="30B65705" w:rsidR="00117F17" w:rsidRPr="008B525D" w:rsidRDefault="008B525D" w:rsidP="008B525D">
      <w:pPr>
        <w:pStyle w:val="Ttulo2"/>
        <w:rPr>
          <w:rFonts w:ascii="Arial" w:hAnsi="Arial" w:cs="Arial"/>
          <w:b/>
          <w:color w:val="auto"/>
          <w:sz w:val="24"/>
          <w:szCs w:val="24"/>
          <w:lang w:eastAsia="es-ES"/>
        </w:rPr>
      </w:pPr>
      <w:bookmarkStart w:id="14" w:name="_Toc109136569"/>
      <w:r w:rsidRPr="008B525D">
        <w:rPr>
          <w:rFonts w:ascii="Arial" w:hAnsi="Arial" w:cs="Arial"/>
          <w:b/>
          <w:color w:val="auto"/>
          <w:sz w:val="24"/>
          <w:szCs w:val="24"/>
          <w:lang w:eastAsia="es-ES"/>
        </w:rPr>
        <w:lastRenderedPageBreak/>
        <w:t>Conclusión</w:t>
      </w:r>
      <w:bookmarkEnd w:id="14"/>
    </w:p>
    <w:p w14:paraId="2C0EAA3E" w14:textId="27C3BA2A" w:rsidR="00BB2CCC" w:rsidRPr="00BB2CCC" w:rsidRDefault="00BB2CCC" w:rsidP="007C4BFF">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5321BA">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C71298">
      <w:pPr>
        <w:spacing w:after="0" w:line="240" w:lineRule="auto"/>
      </w:pPr>
      <w:r>
        <w:br w:type="page"/>
      </w:r>
    </w:p>
    <w:p w14:paraId="7F868A39" w14:textId="359C68C0" w:rsidR="00660096" w:rsidRPr="00BB6966" w:rsidRDefault="00660096" w:rsidP="00BB6966">
      <w:pPr>
        <w:pStyle w:val="Ttulo2"/>
        <w:rPr>
          <w:rFonts w:ascii="Arial" w:hAnsi="Arial" w:cs="Arial"/>
          <w:b/>
          <w:color w:val="auto"/>
          <w:sz w:val="24"/>
          <w:szCs w:val="24"/>
        </w:rPr>
      </w:pPr>
      <w:bookmarkStart w:id="15" w:name="_Toc109136570"/>
      <w:r w:rsidRPr="00BB6966">
        <w:rPr>
          <w:rFonts w:ascii="Arial" w:hAnsi="Arial" w:cs="Arial"/>
          <w:b/>
          <w:color w:val="auto"/>
          <w:sz w:val="24"/>
          <w:szCs w:val="24"/>
        </w:rPr>
        <w:lastRenderedPageBreak/>
        <w:t>1.3 Herramientas, Lenguajes de programación y Tecnologías</w:t>
      </w:r>
      <w:bookmarkEnd w:id="15"/>
    </w:p>
    <w:p w14:paraId="087599CA" w14:textId="77777777" w:rsidR="00451DB9" w:rsidRPr="00451DB9" w:rsidRDefault="00451DB9" w:rsidP="00451DB9">
      <w:pPr>
        <w:rPr>
          <w:lang w:val="es-US"/>
        </w:rPr>
      </w:pPr>
    </w:p>
    <w:p w14:paraId="51384F7D" w14:textId="72CCC347" w:rsidR="00E076D5" w:rsidRDefault="00660096" w:rsidP="00660096">
      <w:pPr>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E076D5">
      <w:pPr>
        <w:pStyle w:val="Ttulo3"/>
        <w:spacing w:line="276" w:lineRule="auto"/>
        <w:jc w:val="both"/>
        <w:rPr>
          <w:rFonts w:ascii="Arial" w:hAnsi="Arial" w:cs="Arial"/>
          <w:b/>
        </w:rPr>
      </w:pPr>
      <w:bookmarkStart w:id="16" w:name="_Toc10795546"/>
      <w:bookmarkStart w:id="17" w:name="_Toc109136571"/>
      <w:r w:rsidRPr="000B3FF8">
        <w:rPr>
          <w:rFonts w:ascii="Arial" w:hAnsi="Arial" w:cs="Arial"/>
          <w:b/>
          <w:color w:val="auto"/>
        </w:rPr>
        <w:t>Python</w:t>
      </w:r>
      <w:bookmarkEnd w:id="16"/>
      <w:bookmarkEnd w:id="17"/>
      <w:r w:rsidRPr="000B3FF8">
        <w:rPr>
          <w:rFonts w:ascii="Arial" w:hAnsi="Arial" w:cs="Arial"/>
          <w:b/>
        </w:rPr>
        <w:t xml:space="preserve"> </w:t>
      </w:r>
    </w:p>
    <w:p w14:paraId="4D684499" w14:textId="23D9031D"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4"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5"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6"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7"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8"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9"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0"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1"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2"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3"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4"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5"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890DDD">
      <w:pPr>
        <w:pStyle w:val="Ttulo3"/>
        <w:spacing w:line="276" w:lineRule="auto"/>
        <w:jc w:val="both"/>
        <w:rPr>
          <w:rFonts w:ascii="Arial" w:hAnsi="Arial" w:cs="Arial"/>
          <w:b/>
          <w:color w:val="auto"/>
        </w:rPr>
      </w:pPr>
      <w:bookmarkStart w:id="18" w:name="_Toc10795547"/>
      <w:bookmarkStart w:id="19" w:name="_Toc109136572"/>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18"/>
      <w:bookmarkEnd w:id="19"/>
      <w:proofErr w:type="spellEnd"/>
    </w:p>
    <w:p w14:paraId="03E6FBFB" w14:textId="77777777" w:rsidR="00890DDD" w:rsidRPr="00890DDD" w:rsidRDefault="00890DDD" w:rsidP="00890DDD"/>
    <w:p w14:paraId="793DED68" w14:textId="7C7EB454" w:rsidR="0035309B" w:rsidRDefault="000B3FF8" w:rsidP="00890DDD">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890DDD">
      <w:pPr>
        <w:spacing w:line="276" w:lineRule="auto"/>
        <w:jc w:val="both"/>
      </w:pPr>
    </w:p>
    <w:p w14:paraId="2A683674" w14:textId="74A8E18C" w:rsidR="000A2BEF" w:rsidRDefault="00BB57C6" w:rsidP="00451DB9">
      <w:pPr>
        <w:pStyle w:val="Ttulo3"/>
        <w:jc w:val="both"/>
        <w:rPr>
          <w:rFonts w:ascii="Arial" w:hAnsi="Arial" w:cs="Arial"/>
          <w:b/>
          <w:color w:val="auto"/>
        </w:rPr>
      </w:pPr>
      <w:bookmarkStart w:id="20" w:name="_Toc109136573"/>
      <w:r w:rsidRPr="00BB57C6">
        <w:rPr>
          <w:rFonts w:ascii="Arial" w:hAnsi="Arial" w:cs="Arial"/>
          <w:b/>
          <w:color w:val="auto"/>
        </w:rPr>
        <w:t>RASA</w:t>
      </w:r>
      <w:bookmarkEnd w:id="20"/>
    </w:p>
    <w:p w14:paraId="0415759C" w14:textId="77777777" w:rsidR="005321BA" w:rsidRPr="005321BA" w:rsidRDefault="005321BA" w:rsidP="005321BA"/>
    <w:p w14:paraId="4C6B6FFB" w14:textId="7E21704B" w:rsidR="00BB57C6" w:rsidRPr="00E07CE5" w:rsidRDefault="00CC2E7B" w:rsidP="00BB57C6">
      <w:pPr>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B57C6">
      <w:pPr>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555D90">
      <w:pPr>
        <w:pStyle w:val="Ttulo3"/>
        <w:jc w:val="both"/>
        <w:rPr>
          <w:rFonts w:ascii="Arial" w:hAnsi="Arial" w:cs="Arial"/>
          <w:b/>
          <w:color w:val="auto"/>
        </w:rPr>
      </w:pPr>
      <w:bookmarkStart w:id="21" w:name="_Toc109136574"/>
      <w:r>
        <w:rPr>
          <w:rFonts w:ascii="Arial" w:hAnsi="Arial" w:cs="Arial"/>
          <w:b/>
          <w:color w:val="auto"/>
        </w:rPr>
        <w:lastRenderedPageBreak/>
        <w:t>MongoDB</w:t>
      </w:r>
      <w:bookmarkEnd w:id="21"/>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2" w:name="_Toc109136575"/>
      <w:r>
        <w:rPr>
          <w:rFonts w:ascii="Arial" w:hAnsi="Arial" w:cs="Arial"/>
          <w:b/>
          <w:color w:val="auto"/>
        </w:rPr>
        <w:t>YAML</w:t>
      </w:r>
      <w:bookmarkEnd w:id="22"/>
    </w:p>
    <w:p w14:paraId="077F4EE2" w14:textId="77777777" w:rsidR="00E077A8" w:rsidRPr="00E077A8" w:rsidRDefault="00E077A8" w:rsidP="00E077A8"/>
    <w:p w14:paraId="3FC5D9BE" w14:textId="5B7437E5" w:rsidR="001E4794" w:rsidRPr="00E8029B" w:rsidRDefault="002A6841" w:rsidP="00E077A8">
      <w:pPr>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E077A8">
      <w:pPr>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E077A8">
      <w:pPr>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E077A8">
      <w:pPr>
        <w:jc w:val="both"/>
        <w:rPr>
          <w:shd w:val="clear" w:color="auto" w:fill="FFFFFF"/>
        </w:rPr>
      </w:pPr>
    </w:p>
    <w:p w14:paraId="6A532B3B" w14:textId="6BDA8A55" w:rsidR="00A01988" w:rsidRDefault="00FB2F16" w:rsidP="00312D24">
      <w:pPr>
        <w:pStyle w:val="Ttulo3"/>
        <w:jc w:val="both"/>
        <w:rPr>
          <w:rFonts w:ascii="Arial" w:hAnsi="Arial" w:cs="Arial"/>
          <w:b/>
          <w:color w:val="auto"/>
        </w:rPr>
      </w:pPr>
      <w:bookmarkStart w:id="23" w:name="_Toc109136576"/>
      <w:r>
        <w:rPr>
          <w:rFonts w:ascii="Arial" w:hAnsi="Arial" w:cs="Arial"/>
          <w:b/>
          <w:color w:val="auto"/>
        </w:rPr>
        <w:t>GIT</w:t>
      </w:r>
      <w:bookmarkEnd w:id="23"/>
    </w:p>
    <w:p w14:paraId="417CFF8D" w14:textId="77777777" w:rsidR="00312D24" w:rsidRPr="00312D24" w:rsidRDefault="00312D24" w:rsidP="00312D24"/>
    <w:p w14:paraId="6EA260CC" w14:textId="563ABB32" w:rsidR="00FB2F16" w:rsidRPr="00FB2F16" w:rsidRDefault="00FB2F16" w:rsidP="00FB2F16">
      <w:pPr>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B57C6">
      <w:pPr>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D51B5">
      <w:pPr>
        <w:pStyle w:val="Ttulo2"/>
        <w:rPr>
          <w:rFonts w:ascii="Arial" w:hAnsi="Arial" w:cs="Arial"/>
          <w:b/>
          <w:color w:val="auto"/>
          <w:sz w:val="24"/>
          <w:szCs w:val="24"/>
        </w:rPr>
      </w:pPr>
      <w:bookmarkStart w:id="24" w:name="_Toc59178766"/>
      <w:bookmarkStart w:id="25" w:name="_Toc109136577"/>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24"/>
      <w:bookmarkEnd w:id="25"/>
    </w:p>
    <w:p w14:paraId="64EB0612" w14:textId="77777777" w:rsidR="00FA3ADD" w:rsidRPr="00FA3ADD" w:rsidRDefault="00FA3ADD" w:rsidP="00FA3ADD">
      <w:pPr>
        <w:rPr>
          <w:lang w:val="es-US"/>
        </w:rPr>
      </w:pPr>
    </w:p>
    <w:p w14:paraId="772F753B" w14:textId="77777777" w:rsidR="00CA46D4" w:rsidRDefault="00CA46D4" w:rsidP="00CA46D4">
      <w:pPr>
        <w:rPr>
          <w:b/>
          <w:lang w:val="es-MX"/>
        </w:rPr>
      </w:pPr>
      <w:r>
        <w:rPr>
          <w:b/>
          <w:lang w:val="es-MX"/>
        </w:rPr>
        <w:t>Programación Extrema (XP)</w:t>
      </w:r>
    </w:p>
    <w:p w14:paraId="72B14EBE" w14:textId="77777777" w:rsidR="00CA46D4" w:rsidRDefault="00CA46D4" w:rsidP="00CA46D4">
      <w:pPr>
        <w:spacing w:line="360"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595674">
      <w:pPr>
        <w:spacing w:line="360"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CA46D4">
      <w:pPr>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F9F5FD5" w14:textId="77777777" w:rsidR="00CA46D4" w:rsidRDefault="00CA46D4" w:rsidP="00CA46D4">
      <w:pPr>
        <w:jc w:val="both"/>
        <w:rPr>
          <w:lang w:val="es-MX"/>
        </w:rPr>
      </w:pPr>
      <w:r>
        <w:rPr>
          <w:b/>
          <w:lang w:val="es-MX"/>
        </w:rPr>
        <w:t>Figura 1.1:</w:t>
      </w:r>
      <w:r>
        <w:rPr>
          <w:lang w:val="es-MX"/>
        </w:rPr>
        <w:t xml:space="preserve"> Etapas de la Programación Extrema.</w:t>
      </w:r>
    </w:p>
    <w:p w14:paraId="402C260D" w14:textId="77777777" w:rsidR="00CA46D4" w:rsidRDefault="00CA46D4" w:rsidP="00CA46D4">
      <w:pPr>
        <w:rPr>
          <w:b/>
          <w:lang w:val="es-MX"/>
        </w:rPr>
      </w:pPr>
      <w:r>
        <w:rPr>
          <w:b/>
          <w:lang w:val="es-MX"/>
        </w:rPr>
        <w:t>Planificación</w:t>
      </w:r>
    </w:p>
    <w:p w14:paraId="7645FAB2" w14:textId="37233B30" w:rsidR="00CA46D4" w:rsidRPr="00E5642F" w:rsidRDefault="00CA46D4" w:rsidP="00E5642F">
      <w:pPr>
        <w:spacing w:line="360"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w:t>
      </w:r>
      <w:r>
        <w:rPr>
          <w:lang w:val="es-MX"/>
        </w:rPr>
        <w:lastRenderedPageBreak/>
        <w:t>revisión previa antes de finalizar la reunión. Las HU representan los requerimientos de software, y son descritas bajo el lenguaje del cliente.</w:t>
      </w:r>
    </w:p>
    <w:p w14:paraId="75AF884E" w14:textId="77777777" w:rsidR="00CA46D4" w:rsidRDefault="00CA46D4" w:rsidP="00CA46D4">
      <w:pPr>
        <w:rPr>
          <w:b/>
          <w:lang w:val="es-MX"/>
        </w:rPr>
      </w:pPr>
      <w:r>
        <w:rPr>
          <w:b/>
          <w:lang w:val="es-MX"/>
        </w:rPr>
        <w:t>Diseño</w:t>
      </w:r>
    </w:p>
    <w:p w14:paraId="6A0D0C19" w14:textId="77777777" w:rsidR="00CA46D4" w:rsidRDefault="00CA46D4" w:rsidP="00CA46D4">
      <w:pPr>
        <w:spacing w:line="360"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b/>
          <w:lang w:val="es-MX"/>
        </w:rPr>
      </w:pPr>
      <w:r>
        <w:rPr>
          <w:b/>
          <w:lang w:val="es-MX"/>
        </w:rPr>
        <w:t>Codificación</w:t>
      </w:r>
    </w:p>
    <w:p w14:paraId="448AE93F" w14:textId="749E1F84" w:rsidR="00CA46D4" w:rsidRDefault="000D090E" w:rsidP="00CA46D4">
      <w:pPr>
        <w:spacing w:line="360"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b/>
          <w:lang w:val="es-MX"/>
        </w:rPr>
      </w:pPr>
      <w:r>
        <w:rPr>
          <w:b/>
          <w:lang w:val="es-MX"/>
        </w:rPr>
        <w:t>Prueba</w:t>
      </w:r>
    </w:p>
    <w:p w14:paraId="7725864F" w14:textId="45D9EBC7" w:rsidR="00CA46D4" w:rsidRPr="008B4F2C" w:rsidRDefault="00CA46D4" w:rsidP="00CA46D4">
      <w:pPr>
        <w:spacing w:line="360"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pPr>
        <w:spacing w:after="0" w:line="240" w:lineRule="auto"/>
        <w:rPr>
          <w:lang w:val="es-MX"/>
        </w:rPr>
      </w:pPr>
    </w:p>
    <w:p w14:paraId="4815E946" w14:textId="77777777" w:rsidR="00293295" w:rsidRPr="00293295" w:rsidRDefault="00293295" w:rsidP="00293295">
      <w:pPr>
        <w:pStyle w:val="Ttulo2"/>
        <w:rPr>
          <w:rFonts w:ascii="Arial" w:hAnsi="Arial" w:cs="Arial"/>
          <w:b/>
          <w:bCs/>
          <w:sz w:val="24"/>
          <w:szCs w:val="24"/>
        </w:rPr>
      </w:pPr>
      <w:bookmarkStart w:id="26" w:name="_Toc109136578"/>
      <w:r w:rsidRPr="00293295">
        <w:rPr>
          <w:rFonts w:ascii="Arial" w:hAnsi="Arial" w:cs="Arial"/>
          <w:b/>
          <w:bCs/>
          <w:color w:val="auto"/>
          <w:sz w:val="24"/>
          <w:szCs w:val="24"/>
        </w:rPr>
        <w:t>Conclusiones del capítulo</w:t>
      </w:r>
      <w:bookmarkEnd w:id="26"/>
      <w:r w:rsidRPr="00293295">
        <w:rPr>
          <w:rFonts w:ascii="Arial" w:hAnsi="Arial" w:cs="Arial"/>
          <w:b/>
          <w:bCs/>
          <w:color w:val="auto"/>
          <w:sz w:val="24"/>
          <w:szCs w:val="24"/>
        </w:rPr>
        <w:t xml:space="preserve"> </w:t>
      </w:r>
    </w:p>
    <w:p w14:paraId="04CEEA99" w14:textId="77777777" w:rsidR="00293295" w:rsidRDefault="00293295">
      <w:pPr>
        <w:spacing w:after="0" w:line="240" w:lineRule="auto"/>
      </w:pPr>
    </w:p>
    <w:p w14:paraId="08C469F9" w14:textId="0BA2EF9C" w:rsidR="00CA46D4" w:rsidRDefault="00293295">
      <w:pPr>
        <w:spacing w:after="0" w:line="240"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B57C6">
      <w:pPr>
        <w:jc w:val="both"/>
        <w:rPr>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7" w:name="_Toc109136579"/>
      <w:r>
        <w:rPr>
          <w:rFonts w:ascii="Arial" w:hAnsi="Arial" w:cs="Arial"/>
          <w:b/>
          <w:color w:val="000000" w:themeColor="text1"/>
          <w:sz w:val="24"/>
          <w:szCs w:val="24"/>
          <w:lang w:val="es-ES"/>
        </w:rPr>
        <w:t>Capítulo 2. Planificación y Diseño</w:t>
      </w:r>
      <w:bookmarkEnd w:id="27"/>
    </w:p>
    <w:p w14:paraId="7C67299D" w14:textId="7668440A" w:rsidR="002B6619" w:rsidRDefault="002B6619" w:rsidP="007C4BFF">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7C4BFF">
      <w:pPr>
        <w:pStyle w:val="Ttulo2"/>
        <w:rPr>
          <w:rFonts w:ascii="Arial" w:hAnsi="Arial" w:cs="Arial"/>
          <w:b/>
          <w:color w:val="auto"/>
          <w:sz w:val="24"/>
          <w:szCs w:val="24"/>
        </w:rPr>
      </w:pPr>
      <w:bookmarkStart w:id="28" w:name="_Toc10913658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8"/>
    </w:p>
    <w:p w14:paraId="6F89CFF4" w14:textId="77777777" w:rsidR="007C4BFF" w:rsidRPr="007C4BFF" w:rsidRDefault="007C4BFF" w:rsidP="007C4BFF">
      <w:pPr>
        <w:rPr>
          <w:lang w:val="es-US"/>
        </w:rPr>
      </w:pPr>
    </w:p>
    <w:p w14:paraId="6702F434" w14:textId="0C2BE525" w:rsidR="000565D2" w:rsidRPr="00205657" w:rsidRDefault="007C03C2" w:rsidP="007C4BFF">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7C4BFF">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1">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7C4BFF">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7C4BFF">
      <w:pPr>
        <w:pStyle w:val="Ttulo2"/>
        <w:rPr>
          <w:rFonts w:ascii="Arial" w:hAnsi="Arial" w:cs="Arial"/>
          <w:b/>
          <w:color w:val="auto"/>
          <w:sz w:val="24"/>
          <w:szCs w:val="24"/>
        </w:rPr>
      </w:pPr>
      <w:bookmarkStart w:id="29" w:name="_Toc109136581"/>
      <w:r w:rsidRPr="00561623">
        <w:rPr>
          <w:rFonts w:ascii="Arial" w:hAnsi="Arial" w:cs="Arial"/>
          <w:b/>
          <w:color w:val="auto"/>
          <w:sz w:val="24"/>
          <w:szCs w:val="24"/>
        </w:rPr>
        <w:lastRenderedPageBreak/>
        <w:t>2.2 Usuarios del Sistema</w:t>
      </w:r>
      <w:bookmarkEnd w:id="29"/>
    </w:p>
    <w:p w14:paraId="23C688DE" w14:textId="0DC4E5C0" w:rsidR="00561623" w:rsidRDefault="00561623" w:rsidP="007C4BFF">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pPr>
            <w:r w:rsidRPr="00561623">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b/>
        </w:rPr>
      </w:pPr>
    </w:p>
    <w:p w14:paraId="42201123" w14:textId="3783B2C4" w:rsidR="003C57C4" w:rsidRPr="003C57C4" w:rsidRDefault="003C57C4" w:rsidP="007C4BFF">
      <w:pPr>
        <w:pStyle w:val="Ttulo2"/>
        <w:rPr>
          <w:rFonts w:ascii="Arial" w:hAnsi="Arial" w:cs="Arial"/>
          <w:b/>
          <w:sz w:val="24"/>
          <w:szCs w:val="24"/>
        </w:rPr>
      </w:pPr>
      <w:bookmarkStart w:id="30" w:name="_Toc10913658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30"/>
    </w:p>
    <w:p w14:paraId="2729D3ED" w14:textId="7102530C" w:rsidR="003C57C4" w:rsidRPr="003C57C4" w:rsidRDefault="003C57C4" w:rsidP="007C4BFF">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7C4BFF">
      <w:pPr>
        <w:pStyle w:val="Ttulo2"/>
        <w:rPr>
          <w:rFonts w:ascii="Arial" w:hAnsi="Arial" w:cs="Arial"/>
          <w:b/>
          <w:color w:val="auto"/>
          <w:sz w:val="24"/>
          <w:szCs w:val="24"/>
        </w:rPr>
      </w:pPr>
      <w:bookmarkStart w:id="31" w:name="_Toc109136583"/>
      <w:r w:rsidRPr="003C57C4">
        <w:rPr>
          <w:rFonts w:ascii="Arial" w:hAnsi="Arial" w:cs="Arial"/>
          <w:b/>
          <w:color w:val="auto"/>
          <w:sz w:val="24"/>
          <w:szCs w:val="24"/>
        </w:rPr>
        <w:t>2.3.1. Historias de usuarios</w:t>
      </w:r>
      <w:bookmarkEnd w:id="31"/>
    </w:p>
    <w:p w14:paraId="3F723110" w14:textId="14AD157C" w:rsidR="003C57C4" w:rsidRDefault="003C57C4" w:rsidP="007C4BFF">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5502E3AE" w:rsidR="000C784E" w:rsidRPr="00747EB6" w:rsidRDefault="000C784E" w:rsidP="00747EB6">
      <w:pPr>
        <w:pStyle w:val="Ttulo3"/>
        <w:spacing w:line="276" w:lineRule="auto"/>
        <w:jc w:val="both"/>
        <w:rPr>
          <w:rFonts w:ascii="Arial" w:hAnsi="Arial" w:cs="Arial"/>
          <w:b/>
        </w:rPr>
      </w:pPr>
      <w:bookmarkStart w:id="32" w:name="_Toc10795559"/>
      <w:bookmarkStart w:id="33" w:name="_Toc109136584"/>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33"/>
    </w:p>
    <w:p w14:paraId="2D3BCC71" w14:textId="116343E2" w:rsidR="00093218" w:rsidRDefault="00093218" w:rsidP="000C784E">
      <w:r w:rsidRPr="00093218">
        <w:rPr>
          <w:b/>
          <w:bCs/>
        </w:rPr>
        <w:t>RF1:</w:t>
      </w:r>
      <w:r>
        <w:t xml:space="preserve"> Autenticar usuario: </w:t>
      </w:r>
      <w:r w:rsidR="0094306B">
        <w:t>P</w:t>
      </w:r>
      <w:r>
        <w:t>ermitirá el acceso al sistema y funcionalidades correspondientes según el rol asignado</w:t>
      </w:r>
      <w:r w:rsidR="00430530">
        <w:t xml:space="preserve"> al registrarse</w:t>
      </w:r>
      <w:r>
        <w:t xml:space="preserve">. </w:t>
      </w:r>
    </w:p>
    <w:p w14:paraId="3A4BFE06" w14:textId="77777777" w:rsidR="00093218" w:rsidRDefault="00093218" w:rsidP="000C784E">
      <w:r>
        <w:t xml:space="preserve">Entrada: usuario y contraseña. </w:t>
      </w:r>
    </w:p>
    <w:p w14:paraId="3F6DFA1A" w14:textId="4B22CD3B" w:rsidR="00DE703F" w:rsidRDefault="00093218" w:rsidP="000C784E">
      <w:r>
        <w:t>Salida: el usuario accede al sistema</w:t>
      </w:r>
      <w:r w:rsidR="0054197F">
        <w:t>.</w:t>
      </w:r>
    </w:p>
    <w:p w14:paraId="6605E517" w14:textId="1B734149" w:rsidR="00A712F3" w:rsidRDefault="001800AD" w:rsidP="000C784E">
      <w:r>
        <w:rPr>
          <w:b/>
          <w:bCs/>
        </w:rPr>
        <w:t>RF</w:t>
      </w:r>
      <w:r w:rsidR="00BC7BF0">
        <w:rPr>
          <w:b/>
          <w:bCs/>
        </w:rPr>
        <w:t>2</w:t>
      </w:r>
      <w:r>
        <w:rPr>
          <w:b/>
          <w:bCs/>
        </w:rPr>
        <w:t>:</w:t>
      </w:r>
      <w:r>
        <w:t xml:space="preserve"> Crear Asistente virtual: </w:t>
      </w:r>
      <w:r w:rsidR="00A712F3">
        <w:t>Proporciona la posibilidad de crear el asistente virtual a partir de cierta información.</w:t>
      </w:r>
    </w:p>
    <w:p w14:paraId="22326340" w14:textId="0386FB2F" w:rsidR="00A712F3" w:rsidRDefault="00A712F3" w:rsidP="000C784E">
      <w:r>
        <w:t>Entrada: información pedida por el sistema.</w:t>
      </w:r>
    </w:p>
    <w:p w14:paraId="45C680E5" w14:textId="30953724" w:rsidR="002814E1" w:rsidRDefault="00A712F3" w:rsidP="000C784E">
      <w:r>
        <w:t>Salida: se crea el asistente virtual.</w:t>
      </w:r>
      <w:r w:rsidR="001800AD">
        <w:t xml:space="preserve"> </w:t>
      </w:r>
    </w:p>
    <w:p w14:paraId="4E1E83E9" w14:textId="18878789" w:rsidR="002814E1" w:rsidRDefault="002814E1" w:rsidP="000C784E">
      <w:r w:rsidRPr="002814E1">
        <w:rPr>
          <w:b/>
          <w:bCs/>
        </w:rPr>
        <w:lastRenderedPageBreak/>
        <w:t>RF</w:t>
      </w:r>
      <w:r w:rsidR="00BC7BF0">
        <w:rPr>
          <w:b/>
          <w:bCs/>
        </w:rPr>
        <w:t>3</w:t>
      </w:r>
      <w:r>
        <w:rPr>
          <w:b/>
          <w:bCs/>
        </w:rPr>
        <w:t>:</w:t>
      </w:r>
      <w:r>
        <w:t xml:space="preserve"> </w:t>
      </w:r>
      <w:r w:rsidR="006B57A4">
        <w:t>Generar conocimiento</w:t>
      </w:r>
      <w:r w:rsidR="000E4B8A">
        <w:t xml:space="preserve"> para el Asistente: Es donde el usuario a partir de una entrada de datos al sistema, este último analizará dichos datos y creará los archivos de entrenamiento.</w:t>
      </w:r>
    </w:p>
    <w:p w14:paraId="513C2E7C" w14:textId="45D49E89" w:rsidR="000E4B8A" w:rsidRDefault="000E4B8A" w:rsidP="000C784E">
      <w:r>
        <w:t>Entrada: Datos</w:t>
      </w:r>
      <w:r w:rsidR="00965EC7">
        <w:t>.</w:t>
      </w:r>
    </w:p>
    <w:p w14:paraId="2BBB9CFF" w14:textId="37957B83" w:rsidR="000E4B8A" w:rsidRDefault="000E4B8A" w:rsidP="000C784E">
      <w:r>
        <w:t>Salida: Archivos de entrenamiento</w:t>
      </w:r>
      <w:r w:rsidR="00965EC7">
        <w:t>.</w:t>
      </w:r>
    </w:p>
    <w:p w14:paraId="7CB030B8" w14:textId="0C6A6F4E" w:rsidR="00AD211E" w:rsidRPr="00AD211E" w:rsidRDefault="00AD211E" w:rsidP="000C784E">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77777777" w:rsidR="00E2729D" w:rsidRDefault="00E2729D" w:rsidP="00E2729D">
      <w:r>
        <w:t>Entrada: información pedida por el sistema.</w:t>
      </w:r>
    </w:p>
    <w:p w14:paraId="77AB046E" w14:textId="5AC40444" w:rsidR="00E2729D" w:rsidRDefault="00E2729D" w:rsidP="00E2729D">
      <w:r>
        <w:t xml:space="preserve">Salida: se entrena el asistente virtual. </w:t>
      </w:r>
    </w:p>
    <w:p w14:paraId="4F4D0C83" w14:textId="77777777" w:rsidR="001800AD" w:rsidRPr="001800AD" w:rsidRDefault="001800AD" w:rsidP="000C784E"/>
    <w:p w14:paraId="7ACDFC40" w14:textId="366074F7" w:rsidR="000C784E" w:rsidRPr="00073AB0" w:rsidRDefault="000C784E" w:rsidP="00073AB0">
      <w:pPr>
        <w:pStyle w:val="Ttulo3"/>
        <w:spacing w:line="276" w:lineRule="auto"/>
        <w:jc w:val="both"/>
        <w:rPr>
          <w:rFonts w:ascii="Arial" w:hAnsi="Arial" w:cs="Arial"/>
          <w:b/>
          <w:color w:val="auto"/>
        </w:rPr>
      </w:pPr>
      <w:bookmarkStart w:id="34" w:name="_Toc109136585"/>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32"/>
      <w:r>
        <w:rPr>
          <w:rFonts w:ascii="Arial" w:hAnsi="Arial" w:cs="Arial"/>
          <w:b/>
          <w:color w:val="auto"/>
        </w:rPr>
        <w:t>Requisitos no Funcionales</w:t>
      </w:r>
      <w:bookmarkEnd w:id="34"/>
    </w:p>
    <w:p w14:paraId="4B531F08" w14:textId="77777777" w:rsidR="000C784E" w:rsidRPr="0055135F" w:rsidRDefault="000C784E" w:rsidP="000C784E">
      <w:pPr>
        <w:spacing w:line="276" w:lineRule="auto"/>
        <w:jc w:val="both"/>
        <w:rPr>
          <w:b/>
          <w:bCs/>
        </w:rPr>
      </w:pPr>
      <w:r w:rsidRPr="0055135F">
        <w:rPr>
          <w:b/>
          <w:bCs/>
        </w:rPr>
        <w:t xml:space="preserve">Usabilidad </w:t>
      </w:r>
    </w:p>
    <w:p w14:paraId="4EDA5271" w14:textId="77777777" w:rsidR="000C784E" w:rsidRDefault="000C784E" w:rsidP="000C784E">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0C784E">
      <w:pPr>
        <w:spacing w:line="276" w:lineRule="auto"/>
        <w:jc w:val="both"/>
        <w:rPr>
          <w:b/>
          <w:bCs/>
        </w:rPr>
      </w:pPr>
      <w:r w:rsidRPr="0055135F">
        <w:rPr>
          <w:b/>
          <w:bCs/>
        </w:rPr>
        <w:t xml:space="preserve">Confiabilidad </w:t>
      </w:r>
    </w:p>
    <w:p w14:paraId="288510E8" w14:textId="77777777" w:rsidR="000C784E" w:rsidRDefault="000C784E" w:rsidP="000C784E">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0C784E">
      <w:pPr>
        <w:spacing w:line="276" w:lineRule="auto"/>
        <w:jc w:val="both"/>
        <w:rPr>
          <w:b/>
          <w:bCs/>
        </w:rPr>
      </w:pPr>
      <w:r w:rsidRPr="0055135F">
        <w:rPr>
          <w:b/>
          <w:bCs/>
        </w:rPr>
        <w:t xml:space="preserve">Seguridad </w:t>
      </w:r>
    </w:p>
    <w:p w14:paraId="04A38BEB" w14:textId="171F88E2" w:rsidR="000C784E" w:rsidRDefault="000C784E" w:rsidP="000C784E">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w:t>
      </w:r>
      <w:r w:rsidR="00B35D59">
        <w:t xml:space="preserve"> según su rol</w:t>
      </w:r>
      <w:r>
        <w:t xml:space="preserve">.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0C784E">
      <w:pPr>
        <w:spacing w:line="276" w:lineRule="auto"/>
        <w:jc w:val="both"/>
        <w:rPr>
          <w:b/>
          <w:bCs/>
        </w:rPr>
      </w:pPr>
      <w:r w:rsidRPr="0055135F">
        <w:rPr>
          <w:b/>
          <w:bCs/>
        </w:rPr>
        <w:t xml:space="preserve">Requisitos de Software </w:t>
      </w:r>
    </w:p>
    <w:p w14:paraId="31160776" w14:textId="77777777" w:rsidR="000C784E" w:rsidRDefault="000C784E" w:rsidP="000C784E">
      <w:pPr>
        <w:pStyle w:val="Prrafodelista"/>
        <w:numPr>
          <w:ilvl w:val="0"/>
          <w:numId w:val="15"/>
        </w:numPr>
        <w:jc w:val="both"/>
      </w:pPr>
      <w:r w:rsidRPr="002C1049">
        <w:t>Microsoft Window</w:t>
      </w:r>
      <w:r>
        <w:t>s 10 u 11</w:t>
      </w:r>
    </w:p>
    <w:p w14:paraId="3528FA4E" w14:textId="311AE6DC" w:rsidR="000C784E" w:rsidRDefault="000C784E" w:rsidP="000C784E">
      <w:pPr>
        <w:pStyle w:val="Prrafodelista"/>
        <w:numPr>
          <w:ilvl w:val="0"/>
          <w:numId w:val="15"/>
        </w:numPr>
        <w:jc w:val="both"/>
      </w:pPr>
      <w:r>
        <w:t>Python 3.</w:t>
      </w:r>
      <w:r w:rsidR="00581AF6">
        <w:t>8</w:t>
      </w:r>
    </w:p>
    <w:p w14:paraId="179E3EDD" w14:textId="58EF191D" w:rsidR="00EC699C" w:rsidRDefault="00EC699C" w:rsidP="000C784E">
      <w:pPr>
        <w:pStyle w:val="Prrafodelista"/>
        <w:numPr>
          <w:ilvl w:val="0"/>
          <w:numId w:val="15"/>
        </w:numPr>
        <w:jc w:val="both"/>
      </w:pPr>
      <w:r>
        <w:t>MongoDB</w:t>
      </w:r>
    </w:p>
    <w:p w14:paraId="00176445" w14:textId="77777777" w:rsidR="000C784E" w:rsidRPr="002C1049" w:rsidRDefault="000C784E" w:rsidP="000C784E">
      <w:pPr>
        <w:pStyle w:val="Prrafodelista"/>
        <w:numPr>
          <w:ilvl w:val="0"/>
          <w:numId w:val="15"/>
        </w:numPr>
        <w:jc w:val="both"/>
      </w:pPr>
      <w:r>
        <w:t>Paquetes de dependencias de la herramienta informática instalables a través de Python.</w:t>
      </w:r>
    </w:p>
    <w:p w14:paraId="1C6E6E0E" w14:textId="77777777" w:rsidR="000C784E" w:rsidRPr="0055135F" w:rsidRDefault="000C784E" w:rsidP="000C784E">
      <w:pPr>
        <w:spacing w:line="276" w:lineRule="auto"/>
        <w:jc w:val="both"/>
        <w:rPr>
          <w:b/>
          <w:bCs/>
        </w:rPr>
      </w:pPr>
      <w:r w:rsidRPr="0055135F">
        <w:rPr>
          <w:b/>
          <w:bCs/>
        </w:rPr>
        <w:t xml:space="preserve">Requisitos de Hardware </w:t>
      </w:r>
    </w:p>
    <w:p w14:paraId="5380D166" w14:textId="77777777" w:rsidR="000C784E" w:rsidRDefault="000C784E" w:rsidP="000C784E">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0C784E">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3B82AEC0" w14:textId="77777777" w:rsidR="000C784E" w:rsidRPr="00F46650" w:rsidRDefault="000C784E" w:rsidP="000C784E">
      <w:pPr>
        <w:pStyle w:val="Prrafodelista"/>
        <w:numPr>
          <w:ilvl w:val="0"/>
          <w:numId w:val="14"/>
        </w:numPr>
        <w:spacing w:after="0"/>
        <w:rPr>
          <w:rFonts w:ascii="Arial Black" w:hAnsi="Arial Black"/>
          <w:sz w:val="36"/>
          <w:szCs w:val="36"/>
        </w:rPr>
      </w:pPr>
      <w:r w:rsidRPr="00F46650">
        <w:t>4</w:t>
      </w:r>
      <w:r>
        <w:t xml:space="preserve">.0 GB de memoria RAM </w:t>
      </w:r>
    </w:p>
    <w:p w14:paraId="63AF5422" w14:textId="5C78DD39" w:rsidR="0010356D" w:rsidRPr="00046310" w:rsidRDefault="000C784E" w:rsidP="00046310">
      <w:pPr>
        <w:pStyle w:val="Prrafodelista"/>
        <w:numPr>
          <w:ilvl w:val="0"/>
          <w:numId w:val="14"/>
        </w:numPr>
        <w:spacing w:after="0"/>
        <w:rPr>
          <w:rFonts w:ascii="Arial Black" w:hAnsi="Arial Black"/>
          <w:sz w:val="36"/>
          <w:szCs w:val="36"/>
        </w:rPr>
      </w:pPr>
      <w:r>
        <w:t xml:space="preserve"> D</w:t>
      </w:r>
      <w:r w:rsidRPr="00F46650">
        <w:t xml:space="preserve">isco duro de 500 GB o superior. </w:t>
      </w:r>
    </w:p>
    <w:p w14:paraId="4F1DF729" w14:textId="74AF5FB5" w:rsidR="000C784E" w:rsidRDefault="000C784E">
      <w:pPr>
        <w:spacing w:after="0" w:line="240" w:lineRule="auto"/>
        <w:rPr>
          <w:lang w:val="es-US"/>
        </w:rPr>
      </w:pPr>
    </w:p>
    <w:p w14:paraId="1ACCA959" w14:textId="77777777" w:rsidR="00137F5C" w:rsidRPr="0010356D" w:rsidRDefault="003C57C4" w:rsidP="007C4BFF">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391C9C">
      <w:pPr>
        <w:pStyle w:val="Prrafodelista"/>
        <w:numPr>
          <w:ilvl w:val="0"/>
          <w:numId w:val="12"/>
        </w:numPr>
      </w:pPr>
      <w:r>
        <w:t>Autenticación del Sistema.</w:t>
      </w:r>
    </w:p>
    <w:p w14:paraId="108D2CB5" w14:textId="73430DDE" w:rsidR="008C0E20" w:rsidRDefault="008C0E20" w:rsidP="00391C9C">
      <w:pPr>
        <w:pStyle w:val="Prrafodelista"/>
        <w:numPr>
          <w:ilvl w:val="0"/>
          <w:numId w:val="12"/>
        </w:numPr>
      </w:pPr>
      <w:r>
        <w:t>Crear Asistente Virtual</w:t>
      </w:r>
    </w:p>
    <w:p w14:paraId="7800462F" w14:textId="6C874C4F" w:rsidR="00137F5C" w:rsidRDefault="008C0E20" w:rsidP="00391C9C">
      <w:pPr>
        <w:pStyle w:val="Prrafodelista"/>
        <w:numPr>
          <w:ilvl w:val="0"/>
          <w:numId w:val="12"/>
        </w:numPr>
      </w:pPr>
      <w:r>
        <w:t>Gestión de Conocimiento</w:t>
      </w:r>
      <w:r w:rsidR="00137F5C">
        <w:t>.</w:t>
      </w:r>
    </w:p>
    <w:p w14:paraId="1D875A67" w14:textId="690006FA" w:rsidR="007414A3" w:rsidRDefault="007414A3" w:rsidP="00391C9C">
      <w:pPr>
        <w:pStyle w:val="Prrafodelista"/>
        <w:numPr>
          <w:ilvl w:val="0"/>
          <w:numId w:val="12"/>
        </w:numPr>
      </w:pPr>
      <w:r>
        <w:t>Entrenar Asistente Virtual.</w:t>
      </w:r>
    </w:p>
    <w:p w14:paraId="0931A5B6" w14:textId="710B37DC" w:rsidR="00825FF9" w:rsidRDefault="00825FF9" w:rsidP="007C4BFF">
      <w:pPr>
        <w:spacing w:after="0" w:line="276" w:lineRule="auto"/>
      </w:pPr>
    </w:p>
    <w:p w14:paraId="0CCC53F5" w14:textId="203CA379" w:rsidR="00825FF9" w:rsidRPr="00825FF9" w:rsidRDefault="00825FF9" w:rsidP="007C4BFF">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b/>
              </w:rPr>
            </w:pPr>
            <w:r w:rsidRPr="00905F57">
              <w:rPr>
                <w:b/>
              </w:rPr>
              <w:t>Número:1</w:t>
            </w:r>
          </w:p>
        </w:tc>
        <w:tc>
          <w:tcPr>
            <w:tcW w:w="4588" w:type="dxa"/>
          </w:tcPr>
          <w:p w14:paraId="3EA429CE" w14:textId="77777777" w:rsidR="00825FF9" w:rsidRPr="00905F57" w:rsidRDefault="00825FF9" w:rsidP="007C4BFF">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b/>
              </w:rPr>
            </w:pPr>
            <w:r w:rsidRPr="00905F57">
              <w:rPr>
                <w:b/>
              </w:rPr>
              <w:t xml:space="preserve">Prioridad en negocio: </w:t>
            </w:r>
            <w:r w:rsidRPr="00905F57">
              <w:t>Alta</w:t>
            </w:r>
          </w:p>
        </w:tc>
        <w:tc>
          <w:tcPr>
            <w:tcW w:w="4588" w:type="dxa"/>
          </w:tcPr>
          <w:p w14:paraId="3A3A33A3" w14:textId="5AC23414" w:rsidR="00825FF9" w:rsidRPr="00905F57" w:rsidRDefault="00825FF9" w:rsidP="007C4BFF">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b/>
                <w:bCs/>
              </w:rPr>
            </w:pPr>
          </w:p>
          <w:p w14:paraId="3881F2DA" w14:textId="77777777" w:rsidR="00825FF9" w:rsidRPr="00905F57" w:rsidRDefault="00825FF9" w:rsidP="007C4BFF">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b/>
                <w:bCs/>
              </w:rPr>
            </w:pPr>
            <w:r w:rsidRPr="00905F57">
              <w:rPr>
                <w:b/>
                <w:bCs/>
              </w:rPr>
              <w:t xml:space="preserve">Propuesta de interfaz: </w:t>
            </w:r>
          </w:p>
          <w:p w14:paraId="3A6BBFF9" w14:textId="77777777" w:rsidR="00825FF9" w:rsidRPr="001C0889" w:rsidRDefault="00825FF9" w:rsidP="007C4BFF">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b/>
                <w:bCs/>
              </w:rPr>
            </w:pPr>
          </w:p>
        </w:tc>
      </w:tr>
    </w:tbl>
    <w:p w14:paraId="159EBFAC" w14:textId="0F29C435" w:rsidR="00196DB0" w:rsidRDefault="00196DB0" w:rsidP="007C4BFF">
      <w:pPr>
        <w:spacing w:line="276" w:lineRule="auto"/>
      </w:pPr>
    </w:p>
    <w:p w14:paraId="09DA50AB" w14:textId="6A52A94B" w:rsidR="00C34197" w:rsidRPr="00871AFE" w:rsidRDefault="00C34197" w:rsidP="007C4BFF">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b/>
              </w:rPr>
            </w:pPr>
            <w:r>
              <w:rPr>
                <w:b/>
              </w:rPr>
              <w:t>Número:2</w:t>
            </w:r>
          </w:p>
        </w:tc>
        <w:tc>
          <w:tcPr>
            <w:tcW w:w="4572" w:type="dxa"/>
          </w:tcPr>
          <w:p w14:paraId="6C8FD522" w14:textId="77777777" w:rsidR="00C34197" w:rsidRPr="004D233F" w:rsidRDefault="00C34197" w:rsidP="007C4BFF">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7C4BFF">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b/>
                <w:bCs/>
              </w:rPr>
            </w:pPr>
          </w:p>
          <w:p w14:paraId="0A9634B1" w14:textId="77777777" w:rsidR="00C34197" w:rsidRPr="004D233F" w:rsidRDefault="00C34197" w:rsidP="007C4BFF">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7C4BFF">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b/>
                <w:bCs/>
              </w:rPr>
            </w:pPr>
            <w:r w:rsidRPr="004D233F">
              <w:rPr>
                <w:b/>
                <w:bCs/>
              </w:rPr>
              <w:t xml:space="preserve">Propuesta de interfaz: </w:t>
            </w:r>
          </w:p>
          <w:p w14:paraId="4D7C875B" w14:textId="77777777" w:rsidR="00C34197" w:rsidRPr="004D233F" w:rsidRDefault="00C34197" w:rsidP="007C4BFF">
            <w:pPr>
              <w:spacing w:line="276" w:lineRule="auto"/>
              <w:rPr>
                <w:b/>
                <w:bCs/>
              </w:rPr>
            </w:pPr>
          </w:p>
          <w:p w14:paraId="3D619EFA" w14:textId="77777777" w:rsidR="00C34197" w:rsidRPr="004D233F" w:rsidRDefault="00C34197" w:rsidP="007C4BFF">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b/>
                <w:bCs/>
              </w:rPr>
            </w:pPr>
          </w:p>
        </w:tc>
      </w:tr>
    </w:tbl>
    <w:p w14:paraId="1C651B8B" w14:textId="77777777" w:rsidR="00C34197" w:rsidRDefault="00C34197" w:rsidP="007C4BFF">
      <w:pPr>
        <w:spacing w:after="0" w:line="276" w:lineRule="auto"/>
        <w:rPr>
          <w:b/>
        </w:rPr>
      </w:pPr>
      <w:r>
        <w:rPr>
          <w:b/>
        </w:rPr>
        <w:br w:type="page"/>
      </w:r>
    </w:p>
    <w:p w14:paraId="48CBCE4F" w14:textId="372F69FB" w:rsidR="00871AFE" w:rsidRPr="00871AFE" w:rsidRDefault="00C34197" w:rsidP="007C4BFF">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7C4BFF">
            <w:pPr>
              <w:spacing w:line="276" w:lineRule="auto"/>
              <w:rPr>
                <w:b/>
              </w:rPr>
            </w:pPr>
            <w:r>
              <w:rPr>
                <w:b/>
              </w:rPr>
              <w:t>Número:3</w:t>
            </w:r>
          </w:p>
        </w:tc>
        <w:tc>
          <w:tcPr>
            <w:tcW w:w="4887" w:type="dxa"/>
          </w:tcPr>
          <w:p w14:paraId="28BA15D9" w14:textId="77777777" w:rsidR="006E6DAA" w:rsidRPr="00871C5C" w:rsidRDefault="006E6DAA" w:rsidP="007C4BFF">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7C4BFF">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7C4BFF">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7C4BFF">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7C4BFF">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DE7DAD">
            <w:pPr>
              <w:spacing w:line="276" w:lineRule="auto"/>
              <w:jc w:val="both"/>
              <w:rPr>
                <w:bCs/>
              </w:rPr>
            </w:pPr>
            <w:r w:rsidRPr="00871C5C">
              <w:rPr>
                <w:bCs/>
              </w:rPr>
              <w:t>Operaciones:</w:t>
            </w:r>
          </w:p>
          <w:p w14:paraId="14F70AF5"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DE7DAD">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DE7DAD">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DE7DAD">
            <w:pPr>
              <w:pStyle w:val="Prrafodelista"/>
              <w:suppressAutoHyphens w:val="0"/>
              <w:spacing w:after="0"/>
              <w:jc w:val="both"/>
              <w:rPr>
                <w:bCs/>
                <w:lang w:val="es-ES"/>
              </w:rPr>
            </w:pPr>
          </w:p>
          <w:p w14:paraId="2A3F2DC2" w14:textId="5990B4F3" w:rsidR="00F34F8D" w:rsidRPr="003049D3" w:rsidRDefault="00F34F8D" w:rsidP="00DE7DAD">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7C4BFF">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7C4BFF">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7C4BFF">
            <w:pPr>
              <w:spacing w:line="276" w:lineRule="auto"/>
              <w:rPr>
                <w:b/>
                <w:bCs/>
              </w:rPr>
            </w:pPr>
            <w:r w:rsidRPr="00871C5C">
              <w:rPr>
                <w:b/>
                <w:bCs/>
              </w:rPr>
              <w:t xml:space="preserve">Propuesta de interfaz: </w:t>
            </w:r>
          </w:p>
          <w:p w14:paraId="0BABD004" w14:textId="77777777" w:rsidR="006E6DAA" w:rsidRPr="00871C5C" w:rsidRDefault="006E6DAA" w:rsidP="007C4BFF">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b/>
                <w:bCs/>
              </w:rPr>
            </w:pPr>
          </w:p>
        </w:tc>
      </w:tr>
    </w:tbl>
    <w:p w14:paraId="64C0B25B" w14:textId="1CFF0B1F" w:rsidR="00196DB0" w:rsidRPr="006E3E2F" w:rsidRDefault="006E3E2F" w:rsidP="006E3E2F">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4F26E6">
            <w:pPr>
              <w:tabs>
                <w:tab w:val="left" w:pos="2450"/>
                <w:tab w:val="left" w:pos="2977"/>
                <w:tab w:val="center" w:pos="4139"/>
              </w:tabs>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4F26E6">
            <w:pPr>
              <w:rPr>
                <w:b/>
              </w:rPr>
            </w:pPr>
            <w:r>
              <w:rPr>
                <w:b/>
              </w:rPr>
              <w:t>Número: 4</w:t>
            </w:r>
          </w:p>
        </w:tc>
        <w:tc>
          <w:tcPr>
            <w:tcW w:w="4643" w:type="dxa"/>
          </w:tcPr>
          <w:p w14:paraId="30831264" w14:textId="77777777" w:rsidR="00343C6F" w:rsidRPr="004D233F" w:rsidRDefault="00343C6F" w:rsidP="004F26E6">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4F26E6">
            <w:pPr>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4F26E6">
            <w:pPr>
              <w:rPr>
                <w:b/>
              </w:rPr>
            </w:pPr>
            <w:r w:rsidRPr="004D233F">
              <w:rPr>
                <w:b/>
              </w:rPr>
              <w:t xml:space="preserve">Prioridad en negocio: </w:t>
            </w:r>
            <w:r w:rsidRPr="004D233F">
              <w:t>Alta</w:t>
            </w:r>
          </w:p>
        </w:tc>
        <w:tc>
          <w:tcPr>
            <w:tcW w:w="4643" w:type="dxa"/>
          </w:tcPr>
          <w:p w14:paraId="41E78FFA" w14:textId="6078048B" w:rsidR="00343C6F" w:rsidRPr="00C21B7A" w:rsidRDefault="00343C6F" w:rsidP="00861B19">
            <w:pPr>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4F26E6">
            <w:pPr>
              <w:rPr>
                <w:b/>
                <w:bCs/>
              </w:rPr>
            </w:pPr>
          </w:p>
          <w:p w14:paraId="57004FD9" w14:textId="77777777" w:rsidR="00343C6F" w:rsidRPr="004D233F" w:rsidRDefault="00343C6F" w:rsidP="004F26E6">
            <w:pPr>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4F26E6">
            <w:pPr>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4F26E6">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4F26E6">
            <w:pPr>
              <w:rPr>
                <w:b/>
                <w:bCs/>
              </w:rPr>
            </w:pPr>
            <w:r w:rsidRPr="004D233F">
              <w:rPr>
                <w:b/>
                <w:bCs/>
              </w:rPr>
              <w:t xml:space="preserve">Propuesta de interfaz: </w:t>
            </w:r>
          </w:p>
          <w:p w14:paraId="433B2345" w14:textId="77777777" w:rsidR="00343C6F" w:rsidRPr="004D233F" w:rsidRDefault="00343C6F" w:rsidP="004F26E6">
            <w:pPr>
              <w:rPr>
                <w:b/>
                <w:bCs/>
              </w:rPr>
            </w:pPr>
          </w:p>
          <w:p w14:paraId="4EC4F52B" w14:textId="77777777" w:rsidR="00343C6F" w:rsidRPr="004D233F" w:rsidRDefault="00343C6F" w:rsidP="004F26E6">
            <w:pPr>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4F26E6">
            <w:pPr>
              <w:jc w:val="center"/>
              <w:rPr>
                <w:b/>
                <w:bCs/>
              </w:rPr>
            </w:pPr>
          </w:p>
          <w:p w14:paraId="5A6C20AD" w14:textId="77777777" w:rsidR="00343C6F" w:rsidRPr="004D233F" w:rsidRDefault="00343C6F" w:rsidP="004F26E6">
            <w:pPr>
              <w:jc w:val="center"/>
              <w:rPr>
                <w:b/>
                <w:bCs/>
              </w:rPr>
            </w:pPr>
          </w:p>
          <w:p w14:paraId="012E772D" w14:textId="77777777" w:rsidR="00343C6F" w:rsidRPr="004D233F" w:rsidRDefault="00343C6F" w:rsidP="004F26E6">
            <w:pPr>
              <w:jc w:val="center"/>
              <w:rPr>
                <w:b/>
                <w:bCs/>
              </w:rPr>
            </w:pPr>
          </w:p>
        </w:tc>
      </w:tr>
    </w:tbl>
    <w:p w14:paraId="0481294C" w14:textId="2D171865" w:rsidR="00343C6F" w:rsidRDefault="00343C6F" w:rsidP="007C4BFF">
      <w:pPr>
        <w:spacing w:after="0" w:line="276" w:lineRule="auto"/>
        <w:rPr>
          <w:rFonts w:ascii="Arial Black" w:hAnsi="Arial Black"/>
          <w:sz w:val="36"/>
          <w:szCs w:val="36"/>
        </w:rPr>
      </w:pPr>
    </w:p>
    <w:p w14:paraId="0B14AB57" w14:textId="7326C9C5" w:rsidR="001B1C7C" w:rsidRPr="00343C6F" w:rsidRDefault="00343C6F">
      <w:pPr>
        <w:spacing w:after="0" w:line="240" w:lineRule="auto"/>
        <w:rPr>
          <w:rFonts w:ascii="Arial Black" w:hAnsi="Arial Black"/>
          <w:sz w:val="36"/>
          <w:szCs w:val="36"/>
        </w:rPr>
      </w:pPr>
      <w:r>
        <w:rPr>
          <w:rFonts w:ascii="Arial Black" w:hAnsi="Arial Black"/>
          <w:sz w:val="36"/>
          <w:szCs w:val="36"/>
        </w:rPr>
        <w:br w:type="page"/>
      </w:r>
    </w:p>
    <w:p w14:paraId="28597E0E" w14:textId="684330AE" w:rsidR="008B4F2C" w:rsidRDefault="008B4F2C" w:rsidP="008B4F2C">
      <w:pPr>
        <w:pStyle w:val="Ttulo3"/>
        <w:spacing w:line="276" w:lineRule="auto"/>
        <w:jc w:val="both"/>
        <w:rPr>
          <w:rFonts w:ascii="Arial" w:hAnsi="Arial" w:cs="Arial"/>
          <w:b/>
          <w:color w:val="auto"/>
        </w:rPr>
      </w:pPr>
      <w:bookmarkStart w:id="35" w:name="_Toc109136586"/>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35"/>
    </w:p>
    <w:p w14:paraId="26F12A25" w14:textId="77777777" w:rsidR="00216AA6" w:rsidRPr="00216AA6" w:rsidRDefault="00216AA6" w:rsidP="00216AA6"/>
    <w:p w14:paraId="35B8E4EF" w14:textId="183EC08B" w:rsidR="007D3308" w:rsidRDefault="008B4F2C" w:rsidP="007D3308">
      <w:pPr>
        <w:spacing w:line="360"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7D3308">
      <w:pPr>
        <w:spacing w:line="360"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b/>
          <w:color w:val="000000"/>
        </w:rPr>
      </w:pPr>
      <w:r w:rsidRPr="008C1E1A">
        <w:rPr>
          <w:b/>
          <w:color w:val="000000"/>
        </w:rPr>
        <w:t>Figura 2.2</w:t>
      </w:r>
      <w:r>
        <w:rPr>
          <w:b/>
          <w:color w:val="000000"/>
        </w:rPr>
        <w:t xml:space="preserve"> Diagrama de Base de Datos</w:t>
      </w:r>
    </w:p>
    <w:p w14:paraId="34AFB282" w14:textId="77777777" w:rsidR="00EB6000" w:rsidRDefault="00EB6000">
      <w:pPr>
        <w:spacing w:after="0" w:line="240" w:lineRule="auto"/>
        <w:rPr>
          <w:b/>
        </w:rPr>
      </w:pPr>
      <w:r>
        <w:rPr>
          <w:b/>
        </w:rPr>
        <w:br w:type="page"/>
      </w:r>
    </w:p>
    <w:p w14:paraId="54AB2F22" w14:textId="2766FAC9" w:rsidR="007D3308" w:rsidRPr="00DB67DE" w:rsidRDefault="007D3308" w:rsidP="007D3308">
      <w:pPr>
        <w:spacing w:line="360"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406B7A">
      <w:pPr>
        <w:pStyle w:val="Prrafodelista"/>
        <w:numPr>
          <w:ilvl w:val="0"/>
          <w:numId w:val="18"/>
        </w:numPr>
        <w:spacing w:line="360" w:lineRule="auto"/>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406B7A">
      <w:pPr>
        <w:pStyle w:val="Prrafodelista"/>
        <w:numPr>
          <w:ilvl w:val="0"/>
          <w:numId w:val="18"/>
        </w:numPr>
        <w:spacing w:line="360" w:lineRule="auto"/>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0F34F7">
      <w:pPr>
        <w:pStyle w:val="Prrafodelista"/>
        <w:numPr>
          <w:ilvl w:val="0"/>
          <w:numId w:val="18"/>
        </w:numPr>
        <w:spacing w:line="360" w:lineRule="auto"/>
        <w:jc w:val="both"/>
      </w:pPr>
      <w:r w:rsidRPr="000F34F7">
        <w:rPr>
          <w:b/>
        </w:rPr>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0F34F7">
      <w:pPr>
        <w:spacing w:line="360" w:lineRule="auto"/>
        <w:jc w:val="both"/>
        <w:rPr>
          <w:b/>
        </w:rPr>
      </w:pPr>
      <w:r w:rsidRPr="00DB67DE">
        <w:rPr>
          <w:b/>
        </w:rPr>
        <w:t xml:space="preserve">Documentos Presentes </w:t>
      </w:r>
    </w:p>
    <w:p w14:paraId="7F88CD59" w14:textId="4D91003E" w:rsidR="000F34F7" w:rsidRPr="00CC3DEB" w:rsidRDefault="000F34F7" w:rsidP="000F34F7">
      <w:pPr>
        <w:pStyle w:val="Prrafodelista"/>
        <w:numPr>
          <w:ilvl w:val="0"/>
          <w:numId w:val="19"/>
        </w:numPr>
        <w:spacing w:line="360" w:lineRule="auto"/>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0F34F7">
      <w:pPr>
        <w:pStyle w:val="Prrafodelista"/>
        <w:numPr>
          <w:ilvl w:val="0"/>
          <w:numId w:val="19"/>
        </w:numPr>
        <w:spacing w:line="360" w:lineRule="auto"/>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DB67DE">
      <w:pPr>
        <w:pStyle w:val="Prrafodelista"/>
        <w:numPr>
          <w:ilvl w:val="0"/>
          <w:numId w:val="19"/>
        </w:numPr>
        <w:spacing w:line="360" w:lineRule="auto"/>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1C674FF8" w14:textId="77777777" w:rsidR="00CD6EE0" w:rsidRPr="00DB731F" w:rsidRDefault="00CD6EE0" w:rsidP="00CD6EE0">
      <w:pPr>
        <w:pStyle w:val="Prrafodelista"/>
        <w:spacing w:line="360" w:lineRule="auto"/>
        <w:jc w:val="both"/>
        <w:rPr>
          <w:b/>
          <w:color w:val="000000"/>
        </w:rPr>
      </w:pPr>
    </w:p>
    <w:p w14:paraId="784572BD" w14:textId="42FF3C4D" w:rsidR="00DB731F" w:rsidRDefault="00DB731F" w:rsidP="00DB731F">
      <w:pPr>
        <w:pStyle w:val="Ttulo2"/>
        <w:rPr>
          <w:rFonts w:ascii="Arial" w:hAnsi="Arial" w:cs="Arial"/>
          <w:b/>
          <w:bCs/>
          <w:color w:val="auto"/>
          <w:sz w:val="24"/>
          <w:szCs w:val="24"/>
        </w:rPr>
      </w:pPr>
      <w:bookmarkStart w:id="36" w:name="_Toc109136587"/>
      <w:r w:rsidRPr="00293295">
        <w:rPr>
          <w:rFonts w:ascii="Arial" w:hAnsi="Arial" w:cs="Arial"/>
          <w:b/>
          <w:bCs/>
          <w:color w:val="auto"/>
          <w:sz w:val="24"/>
          <w:szCs w:val="24"/>
        </w:rPr>
        <w:t>Conclusiones del capítulo</w:t>
      </w:r>
      <w:bookmarkEnd w:id="36"/>
      <w:r w:rsidRPr="00293295">
        <w:rPr>
          <w:rFonts w:ascii="Arial" w:hAnsi="Arial" w:cs="Arial"/>
          <w:b/>
          <w:bCs/>
          <w:color w:val="auto"/>
          <w:sz w:val="24"/>
          <w:szCs w:val="24"/>
        </w:rPr>
        <w:t xml:space="preserve"> </w:t>
      </w:r>
    </w:p>
    <w:p w14:paraId="54B92C84" w14:textId="77777777" w:rsidR="00596CFF" w:rsidRPr="00596CFF" w:rsidRDefault="00596CFF" w:rsidP="00596CFF">
      <w:pPr>
        <w:rPr>
          <w:lang w:val="es-US"/>
        </w:rPr>
      </w:pPr>
    </w:p>
    <w:p w14:paraId="3835853E" w14:textId="7A6F3F35" w:rsidR="0041515A" w:rsidRDefault="00DB731F" w:rsidP="00DB67DE">
      <w:pPr>
        <w:spacing w:line="360"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A579D54" w14:textId="77777777" w:rsidR="00CD6EE0" w:rsidRDefault="00CD6EE0" w:rsidP="00CD6EE0">
      <w:pPr>
        <w:spacing w:after="0" w:line="240" w:lineRule="auto"/>
      </w:pPr>
    </w:p>
    <w:p w14:paraId="410DEDC5" w14:textId="77777777" w:rsidR="00CD6EE0" w:rsidRDefault="00CD6EE0">
      <w:pPr>
        <w:spacing w:after="0" w:line="240" w:lineRule="auto"/>
      </w:pPr>
      <w:r>
        <w:br w:type="page"/>
      </w:r>
    </w:p>
    <w:p w14:paraId="2F90991A" w14:textId="2B3C3D71" w:rsidR="00A5472F" w:rsidRPr="006056CA" w:rsidRDefault="00C4344E" w:rsidP="00E74F5A">
      <w:pPr>
        <w:pStyle w:val="Ttulo1"/>
        <w:rPr>
          <w:rFonts w:ascii="Arial" w:hAnsi="Arial" w:cs="Arial"/>
          <w:b/>
          <w:bCs/>
          <w:color w:val="auto"/>
          <w:sz w:val="24"/>
          <w:szCs w:val="24"/>
        </w:rPr>
      </w:pPr>
      <w:r w:rsidRPr="006056CA">
        <w:rPr>
          <w:rFonts w:ascii="Arial" w:hAnsi="Arial" w:cs="Arial"/>
          <w:b/>
          <w:bCs/>
          <w:color w:val="auto"/>
          <w:sz w:val="24"/>
          <w:szCs w:val="24"/>
        </w:rPr>
        <w:lastRenderedPageBreak/>
        <w:t>Capítulo 3. Implementación y Prueba</w:t>
      </w:r>
    </w:p>
    <w:p w14:paraId="4F713AE1" w14:textId="77777777" w:rsidR="00877650" w:rsidRDefault="00877650" w:rsidP="00877650">
      <w:pPr>
        <w:spacing w:after="0" w:line="276" w:lineRule="auto"/>
        <w:jc w:val="both"/>
        <w:rPr>
          <w:b/>
          <w:color w:val="000000" w:themeColor="text1"/>
        </w:rPr>
      </w:pPr>
    </w:p>
    <w:p w14:paraId="58042194" w14:textId="77777777" w:rsidR="00FC5D83" w:rsidRDefault="00877650" w:rsidP="00877650">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877650">
      <w:pPr>
        <w:spacing w:after="0" w:line="276" w:lineRule="auto"/>
        <w:jc w:val="both"/>
      </w:pPr>
    </w:p>
    <w:p w14:paraId="70E36671" w14:textId="5BD8E86E" w:rsidR="00CB3201" w:rsidRDefault="00FC5D83" w:rsidP="00FC5D83">
      <w:pPr>
        <w:pStyle w:val="Ttulo2"/>
        <w:jc w:val="both"/>
        <w:rPr>
          <w:rFonts w:ascii="Arial" w:hAnsi="Arial" w:cs="Arial"/>
          <w:b/>
          <w:bCs/>
          <w:color w:val="auto"/>
          <w:sz w:val="24"/>
          <w:szCs w:val="24"/>
        </w:rPr>
      </w:pPr>
      <w:r w:rsidRPr="00FC5D83">
        <w:rPr>
          <w:rFonts w:ascii="Arial" w:hAnsi="Arial" w:cs="Arial"/>
          <w:b/>
          <w:bCs/>
          <w:color w:val="auto"/>
          <w:sz w:val="24"/>
          <w:szCs w:val="24"/>
        </w:rPr>
        <w:t>3.1. Instalación de las herramientas utilizadas</w:t>
      </w:r>
    </w:p>
    <w:p w14:paraId="6528388D" w14:textId="77777777" w:rsidR="00CB3201" w:rsidRPr="00CB3201" w:rsidRDefault="00CB3201" w:rsidP="00CB3201">
      <w:pPr>
        <w:rPr>
          <w:lang w:val="es-US"/>
        </w:rPr>
      </w:pPr>
    </w:p>
    <w:p w14:paraId="54B0475E" w14:textId="15607C9C" w:rsidR="00863AF5" w:rsidRDefault="00CB3201" w:rsidP="006C0840">
      <w:pPr>
        <w:pStyle w:val="Prrafodelista"/>
        <w:numPr>
          <w:ilvl w:val="0"/>
          <w:numId w:val="20"/>
        </w:numPr>
        <w:suppressAutoHyphens w:val="0"/>
        <w:spacing w:after="160" w:line="360" w:lineRule="auto"/>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me servirá para instalar todos los paquetes necesarios.</w:t>
      </w:r>
    </w:p>
    <w:p w14:paraId="2F773C10" w14:textId="51FBE74B" w:rsidR="007164DC" w:rsidRPr="00FD5231" w:rsidRDefault="00623A09" w:rsidP="007164DC">
      <w:pPr>
        <w:pStyle w:val="Prrafodelista"/>
        <w:suppressAutoHyphens w:val="0"/>
        <w:spacing w:after="160" w:line="360" w:lineRule="auto"/>
        <w:jc w:val="both"/>
        <w:rPr>
          <w:i/>
          <w:iCs/>
        </w:rPr>
      </w:pPr>
      <w:r w:rsidRPr="00FD5231">
        <w:rPr>
          <w:i/>
          <w:iCs/>
        </w:rPr>
        <w:t>P</w:t>
      </w:r>
      <w:r w:rsidRPr="00FD5231">
        <w:rPr>
          <w:i/>
          <w:iCs/>
        </w:rPr>
        <w:t>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6C0840">
      <w:pPr>
        <w:pStyle w:val="Prrafodelista"/>
        <w:suppressAutoHyphens w:val="0"/>
        <w:spacing w:line="360" w:lineRule="auto"/>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7164DC">
      <w:pPr>
        <w:pStyle w:val="Prrafodelista"/>
        <w:suppressAutoHyphens w:val="0"/>
        <w:spacing w:line="360" w:lineRule="auto"/>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7164DC">
      <w:pPr>
        <w:pStyle w:val="Prrafodelista"/>
        <w:suppressAutoHyphens w:val="0"/>
        <w:spacing w:after="160" w:line="360" w:lineRule="auto"/>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7164DC">
      <w:pPr>
        <w:pStyle w:val="Prrafodelista"/>
        <w:suppressAutoHyphens w:val="0"/>
        <w:spacing w:after="160" w:line="360" w:lineRule="auto"/>
        <w:jc w:val="both"/>
        <w:rPr>
          <w:rFonts w:ascii="Courier New" w:hAnsi="Courier New" w:cs="Courier New"/>
        </w:rPr>
      </w:pPr>
    </w:p>
    <w:p w14:paraId="070C1E8D" w14:textId="768C3ABE" w:rsidR="00CB3201" w:rsidRPr="006A7D8A" w:rsidRDefault="00CB3201" w:rsidP="00C930F6">
      <w:pPr>
        <w:pStyle w:val="Prrafodelista"/>
        <w:numPr>
          <w:ilvl w:val="0"/>
          <w:numId w:val="20"/>
        </w:numPr>
        <w:suppressAutoHyphens w:val="0"/>
        <w:spacing w:after="160" w:line="360" w:lineRule="auto"/>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CB3201">
      <w:pPr>
        <w:pStyle w:val="Prrafodelista"/>
        <w:numPr>
          <w:ilvl w:val="0"/>
          <w:numId w:val="20"/>
        </w:numPr>
        <w:suppressAutoHyphens w:val="0"/>
        <w:spacing w:line="360" w:lineRule="auto"/>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CB3201">
      <w:pPr>
        <w:pStyle w:val="Prrafodelista"/>
        <w:numPr>
          <w:ilvl w:val="0"/>
          <w:numId w:val="20"/>
        </w:numPr>
        <w:suppressAutoHyphens w:val="0"/>
        <w:spacing w:line="360" w:lineRule="auto"/>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0294E72E" w14:textId="199B98E6" w:rsidR="00881A5E" w:rsidRPr="00961EAE" w:rsidRDefault="00881A5E" w:rsidP="00CB3201">
      <w:pPr>
        <w:pStyle w:val="Prrafodelista"/>
        <w:numPr>
          <w:ilvl w:val="0"/>
          <w:numId w:val="20"/>
        </w:numPr>
        <w:suppressAutoHyphens w:val="0"/>
        <w:spacing w:line="360" w:lineRule="auto"/>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CB3201">
      <w:pPr>
        <w:pStyle w:val="Prrafodelista"/>
        <w:numPr>
          <w:ilvl w:val="0"/>
          <w:numId w:val="20"/>
        </w:numPr>
        <w:suppressAutoHyphens w:val="0"/>
        <w:spacing w:line="360" w:lineRule="auto"/>
        <w:jc w:val="both"/>
      </w:pPr>
      <w:r>
        <w:t xml:space="preserve">Usando la biblioteca </w:t>
      </w:r>
      <w:proofErr w:type="spellStart"/>
      <w:r w:rsidRPr="00961EAE">
        <w:rPr>
          <w:rFonts w:ascii="Courier New" w:hAnsi="Courier New" w:cs="Courier New"/>
          <w:i/>
          <w:iCs/>
        </w:rPr>
        <w:t>ramuel.yaml</w:t>
      </w:r>
      <w:proofErr w:type="spell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4014C796" w:rsidR="00961EAE" w:rsidRPr="006A7D8A" w:rsidRDefault="00961EAE" w:rsidP="00CB3201">
      <w:pPr>
        <w:pStyle w:val="Prrafodelista"/>
        <w:numPr>
          <w:ilvl w:val="0"/>
          <w:numId w:val="20"/>
        </w:numPr>
        <w:suppressAutoHyphens w:val="0"/>
        <w:spacing w:line="360" w:lineRule="auto"/>
        <w:jc w:val="both"/>
      </w:pPr>
      <w:r>
        <w:lastRenderedPageBreak/>
        <w:t xml:space="preserve"> </w:t>
      </w:r>
      <w:r w:rsidR="004E67CD">
        <w:t xml:space="preserve">Luego se crearon las funciones para los procesos de creación y entrenamiento </w:t>
      </w:r>
      <w:r w:rsidR="00A2415A">
        <w:t xml:space="preserve">y prueba </w:t>
      </w:r>
      <w:r w:rsidR="004E67CD">
        <w:t>del Asistente Virtual</w:t>
      </w:r>
      <w:r w:rsidR="00A2415A">
        <w:t>.</w:t>
      </w:r>
    </w:p>
    <w:p w14:paraId="6FCDD1B0" w14:textId="68A22B8E" w:rsidR="00CB3201" w:rsidRDefault="00CB3201" w:rsidP="00CB3201">
      <w:pPr>
        <w:pStyle w:val="Prrafodelista"/>
        <w:spacing w:line="360" w:lineRule="auto"/>
        <w:jc w:val="both"/>
      </w:pPr>
    </w:p>
    <w:p w14:paraId="306DCC6A" w14:textId="2E41FEC0" w:rsidR="00A2415A" w:rsidRPr="006E45A2" w:rsidRDefault="00C7702A" w:rsidP="00CB3201">
      <w:pPr>
        <w:pStyle w:val="Prrafodelista"/>
        <w:spacing w:line="360" w:lineRule="auto"/>
        <w:jc w:val="both"/>
        <w:rPr>
          <w:b/>
          <w:bCs/>
        </w:rPr>
      </w:pPr>
      <w:r w:rsidRPr="006E45A2">
        <w:rPr>
          <w:b/>
          <w:bCs/>
        </w:rPr>
        <w:t xml:space="preserve">A </w:t>
      </w:r>
      <w:r w:rsidR="00FE110A" w:rsidRPr="006E45A2">
        <w:rPr>
          <w:b/>
          <w:bCs/>
        </w:rPr>
        <w:t>continuación,</w:t>
      </w:r>
      <w:r w:rsidRPr="006E45A2">
        <w:rPr>
          <w:b/>
          <w:bCs/>
        </w:rPr>
        <w:t xml:space="preserve"> se muestran algunas de las funciones más importantes</w:t>
      </w:r>
      <w:r w:rsidR="006E45A2" w:rsidRPr="006E45A2">
        <w:rPr>
          <w:b/>
          <w:bCs/>
        </w:rPr>
        <w:t>.</w:t>
      </w:r>
    </w:p>
    <w:p w14:paraId="69FE3F83" w14:textId="59D76F70" w:rsidR="00C7702A" w:rsidRDefault="00C7702A" w:rsidP="00CB3201">
      <w:pPr>
        <w:pStyle w:val="Prrafodelista"/>
        <w:spacing w:line="360" w:lineRule="auto"/>
        <w:jc w:val="both"/>
      </w:pPr>
    </w:p>
    <w:p w14:paraId="38DAF647" w14:textId="5D68D851" w:rsidR="00C7702A" w:rsidRDefault="00C7702A" w:rsidP="002A43F7">
      <w:pPr>
        <w:pStyle w:val="Prrafodelista"/>
        <w:spacing w:line="360" w:lineRule="auto"/>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77777777" w:rsidR="00E7092B" w:rsidRDefault="00EC3F89" w:rsidP="00CB3201">
      <w:pPr>
        <w:pStyle w:val="Prrafodelista"/>
        <w:spacing w:line="360" w:lineRule="auto"/>
        <w:jc w:val="both"/>
      </w:pPr>
      <w:r w:rsidRPr="005657AC">
        <w:rPr>
          <w:b/>
          <w:bCs/>
        </w:rPr>
        <w:t>Figura 3.1</w:t>
      </w:r>
      <w:r>
        <w:t xml:space="preserve"> Función para crear el archivo de entrenamiento </w:t>
      </w:r>
      <w:proofErr w:type="spellStart"/>
      <w:r w:rsidRPr="008B6BE5">
        <w:rPr>
          <w:b/>
          <w:bCs/>
        </w:rPr>
        <w:t>domain.yaml</w:t>
      </w:r>
      <w:proofErr w:type="spellEnd"/>
      <w:r>
        <w:t xml:space="preserve"> </w:t>
      </w:r>
    </w:p>
    <w:p w14:paraId="2916D47D" w14:textId="7D50A8A0" w:rsidR="00E7092B" w:rsidRDefault="00E7092B" w:rsidP="00CB3201">
      <w:pPr>
        <w:pStyle w:val="Prrafodelista"/>
        <w:spacing w:line="360" w:lineRule="auto"/>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CB3201">
      <w:pPr>
        <w:pStyle w:val="Prrafodelista"/>
        <w:spacing w:line="360" w:lineRule="auto"/>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7A206A">
      <w:pPr>
        <w:spacing w:after="0" w:line="240"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74B5C6E" w:rsidR="000A6B84" w:rsidRDefault="007A206A" w:rsidP="007A206A">
      <w:pPr>
        <w:pStyle w:val="Prrafodelista"/>
        <w:spacing w:line="360" w:lineRule="auto"/>
        <w:jc w:val="both"/>
        <w:rPr>
          <w:b/>
          <w:bCs/>
        </w:rPr>
      </w:pPr>
      <w:r w:rsidRPr="002A7D32">
        <w:rPr>
          <w:b/>
          <w:bCs/>
        </w:rPr>
        <w:t>Figura 3.</w:t>
      </w:r>
      <w:r w:rsidR="002A7D32" w:rsidRPr="002A7D32">
        <w:rPr>
          <w:b/>
          <w:bCs/>
        </w:rPr>
        <w:t>2</w:t>
      </w:r>
      <w:r>
        <w:t xml:space="preserve"> Función para crear el archivo de entrenamiento </w:t>
      </w:r>
      <w:proofErr w:type="spellStart"/>
      <w:r>
        <w:rPr>
          <w:b/>
          <w:bCs/>
        </w:rPr>
        <w:t>nlu</w:t>
      </w:r>
      <w:r w:rsidRPr="008B6BE5">
        <w:rPr>
          <w:b/>
          <w:bCs/>
        </w:rPr>
        <w:t>.yaml</w:t>
      </w:r>
      <w:proofErr w:type="spellEnd"/>
    </w:p>
    <w:p w14:paraId="430FECB8" w14:textId="265B877C" w:rsidR="000A6B84" w:rsidRPr="000A6B84" w:rsidRDefault="000A6B84" w:rsidP="000A6B84">
      <w:pPr>
        <w:pStyle w:val="Prrafodelista"/>
        <w:spacing w:line="360" w:lineRule="auto"/>
        <w:jc w:val="both"/>
      </w:pPr>
      <w:r>
        <w:t xml:space="preserve">Este archivo contiene principalmente las intenciones (frases que se espera que diga el usuario) y </w:t>
      </w:r>
      <w:r>
        <w:t>ejemplos</w:t>
      </w:r>
      <w:r w:rsidR="00A40A93">
        <w:t xml:space="preserve"> por los que se guiará el </w:t>
      </w:r>
      <w:proofErr w:type="spellStart"/>
      <w:r w:rsidR="00A40A93">
        <w:t>bot</w:t>
      </w:r>
      <w:proofErr w:type="spellEnd"/>
      <w:r>
        <w:t xml:space="preserve"> de acuerdo a cada intención</w:t>
      </w:r>
      <w:r>
        <w:t>.</w:t>
      </w:r>
    </w:p>
    <w:p w14:paraId="151FA87A" w14:textId="304E9B3A" w:rsidR="007A206A" w:rsidRDefault="007A206A" w:rsidP="007A206A">
      <w:pPr>
        <w:pStyle w:val="Prrafodelista"/>
        <w:spacing w:line="360" w:lineRule="auto"/>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CB3201">
      <w:pPr>
        <w:pStyle w:val="Prrafodelista"/>
        <w:spacing w:line="360" w:lineRule="auto"/>
        <w:jc w:val="both"/>
      </w:pPr>
    </w:p>
    <w:p w14:paraId="248513DE" w14:textId="4FDC86F7" w:rsidR="000B219F" w:rsidRDefault="000B219F" w:rsidP="000B219F">
      <w:pPr>
        <w:pStyle w:val="Prrafodelista"/>
        <w:spacing w:line="360" w:lineRule="auto"/>
        <w:ind w:hanging="1146"/>
        <w:jc w:val="both"/>
      </w:pPr>
      <w:r>
        <w:rPr>
          <w:noProof/>
        </w:rPr>
        <w:lastRenderedPageBreak/>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1D53B859" w:rsidR="00346A9A" w:rsidRDefault="00346A9A" w:rsidP="00346A9A">
      <w:pPr>
        <w:pStyle w:val="Prrafodelista"/>
        <w:spacing w:line="360" w:lineRule="auto"/>
        <w:jc w:val="both"/>
      </w:pPr>
      <w:bookmarkStart w:id="37" w:name="_Figura_2.7_Función"/>
      <w:bookmarkStart w:id="38" w:name="_Figura_3.1_Función"/>
      <w:bookmarkEnd w:id="37"/>
      <w:bookmarkEnd w:id="38"/>
      <w:r w:rsidRPr="002A7D32">
        <w:rPr>
          <w:b/>
          <w:bCs/>
        </w:rPr>
        <w:t>Figura 3.</w:t>
      </w:r>
      <w:r>
        <w:rPr>
          <w:b/>
          <w:bCs/>
        </w:rPr>
        <w:t>3</w:t>
      </w:r>
      <w:r>
        <w:t xml:space="preserve"> Función para crear el </w:t>
      </w:r>
      <w:r>
        <w:t>Asistente Virtual</w:t>
      </w:r>
    </w:p>
    <w:p w14:paraId="2FD4027A" w14:textId="736FDB7B" w:rsidR="00311A93" w:rsidRDefault="00311A93" w:rsidP="00346A9A">
      <w:pPr>
        <w:pStyle w:val="Prrafodelista"/>
        <w:spacing w:line="360" w:lineRule="auto"/>
        <w:jc w:val="both"/>
        <w:rPr>
          <w:b/>
          <w:bCs/>
        </w:rPr>
      </w:pPr>
    </w:p>
    <w:p w14:paraId="254403BB" w14:textId="007B20EA" w:rsidR="00311A93" w:rsidRDefault="00311A93" w:rsidP="00311A93">
      <w:pPr>
        <w:pStyle w:val="Prrafodelista"/>
        <w:spacing w:line="360" w:lineRule="auto"/>
        <w:ind w:hanging="1146"/>
        <w:jc w:val="both"/>
        <w:rPr>
          <w:b/>
          <w:bCs/>
        </w:rPr>
      </w:pPr>
      <w:r>
        <w:rPr>
          <w:noProof/>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03409BD" w:rsidR="00311A93" w:rsidRDefault="00311A93" w:rsidP="00311A93">
      <w:pPr>
        <w:pStyle w:val="Prrafodelista"/>
        <w:spacing w:line="360" w:lineRule="auto"/>
        <w:jc w:val="both"/>
      </w:pPr>
      <w:r w:rsidRPr="002A7D32">
        <w:rPr>
          <w:b/>
          <w:bCs/>
        </w:rPr>
        <w:t>Figura 3.</w:t>
      </w:r>
      <w:r>
        <w:rPr>
          <w:b/>
          <w:bCs/>
        </w:rPr>
        <w:t>4</w:t>
      </w:r>
      <w:r>
        <w:t xml:space="preserve"> Función para </w:t>
      </w:r>
      <w:r>
        <w:t>entrenar el Asistente Virtual (también se muestra la función para mover los archivos de entrenamiento hacia la carpeta donde se crea el Asistente)</w:t>
      </w:r>
    </w:p>
    <w:p w14:paraId="662AD901" w14:textId="69E96C4A" w:rsidR="00311A93" w:rsidRDefault="00311A93" w:rsidP="00311A93">
      <w:pPr>
        <w:pStyle w:val="Prrafodelista"/>
        <w:spacing w:line="360" w:lineRule="auto"/>
        <w:ind w:hanging="1146"/>
        <w:jc w:val="both"/>
        <w:rPr>
          <w:b/>
          <w:bCs/>
        </w:rPr>
      </w:pPr>
    </w:p>
    <w:p w14:paraId="4626B50B" w14:textId="6CB1D2C5" w:rsidR="00A5472F" w:rsidRPr="00346A9A" w:rsidRDefault="00A5472F" w:rsidP="00CB3201">
      <w:pPr>
        <w:jc w:val="both"/>
        <w:rPr>
          <w:lang w:val="es-US"/>
        </w:rPr>
      </w:pPr>
    </w:p>
    <w:p w14:paraId="11F399EF" w14:textId="55FC330C" w:rsidR="00A5472F" w:rsidRDefault="00A5472F">
      <w:pPr>
        <w:spacing w:after="0" w:line="240" w:lineRule="auto"/>
        <w:rPr>
          <w:rFonts w:eastAsiaTheme="majorEastAsia"/>
          <w:b/>
          <w:color w:val="000000" w:themeColor="text1"/>
        </w:rPr>
      </w:pPr>
      <w:r>
        <w:rPr>
          <w:b/>
          <w:color w:val="000000" w:themeColor="text1"/>
        </w:rPr>
        <w:br w:type="page"/>
      </w:r>
    </w:p>
    <w:p w14:paraId="473F3B36" w14:textId="5FCF5703" w:rsidR="00A5472F" w:rsidRDefault="00A5472F">
      <w:pPr>
        <w:spacing w:after="0" w:line="240" w:lineRule="auto"/>
        <w:rPr>
          <w:rFonts w:eastAsiaTheme="majorEastAsia"/>
          <w:b/>
          <w:color w:val="000000" w:themeColor="text1"/>
        </w:rPr>
      </w:pPr>
      <w:r>
        <w:rPr>
          <w:b/>
          <w:color w:val="000000" w:themeColor="text1"/>
        </w:rPr>
        <w:lastRenderedPageBreak/>
        <w:br w:type="page"/>
      </w:r>
    </w:p>
    <w:p w14:paraId="304A0A79" w14:textId="23808B84" w:rsidR="00A5472F" w:rsidRDefault="00A5472F">
      <w:pPr>
        <w:spacing w:after="0" w:line="240" w:lineRule="auto"/>
        <w:rPr>
          <w:rFonts w:eastAsiaTheme="majorEastAsia"/>
          <w:b/>
          <w:color w:val="000000" w:themeColor="text1"/>
        </w:rPr>
      </w:pPr>
      <w:r>
        <w:rPr>
          <w:b/>
          <w:color w:val="000000" w:themeColor="text1"/>
        </w:rPr>
        <w:lastRenderedPageBreak/>
        <w:br w:type="page"/>
      </w:r>
    </w:p>
    <w:p w14:paraId="15750C57" w14:textId="466720B9" w:rsidR="00A5472F" w:rsidRDefault="00A5472F">
      <w:pPr>
        <w:spacing w:after="0" w:line="240" w:lineRule="auto"/>
        <w:rPr>
          <w:rFonts w:eastAsiaTheme="majorEastAsia"/>
          <w:b/>
          <w:color w:val="000000" w:themeColor="text1"/>
        </w:rPr>
      </w:pPr>
      <w:r>
        <w:rPr>
          <w:b/>
          <w:color w:val="000000" w:themeColor="text1"/>
        </w:rPr>
        <w:lastRenderedPageBreak/>
        <w:br w:type="page"/>
      </w:r>
    </w:p>
    <w:p w14:paraId="7D5F3F1B" w14:textId="4A04F036" w:rsidR="00A5472F" w:rsidRDefault="00A5472F">
      <w:pPr>
        <w:spacing w:after="0" w:line="240"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867DD4">
      <w:pPr>
        <w:spacing w:line="276" w:lineRule="auto"/>
        <w:jc w:val="both"/>
      </w:pPr>
      <w:r>
        <w:t>[1</w:t>
      </w:r>
      <w:r w:rsidRPr="008808E1">
        <w:t xml:space="preserve">] </w:t>
      </w:r>
      <w:hyperlink r:id="rId41"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7C4BFF">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7C4BFF">
      <w:pPr>
        <w:spacing w:after="0" w:line="276" w:lineRule="auto"/>
        <w:ind w:left="720" w:hanging="720"/>
        <w:jc w:val="both"/>
        <w:rPr>
          <w:lang w:val="en-US"/>
        </w:rPr>
      </w:pPr>
    </w:p>
    <w:p w14:paraId="1E5F12E4" w14:textId="1834718C" w:rsidR="000F752F" w:rsidRPr="00D71158" w:rsidRDefault="00867DD4" w:rsidP="007C4BFF">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A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2">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7C4BFF">
      <w:pPr>
        <w:pStyle w:val="EndNoteBibliography"/>
        <w:spacing w:after="0" w:line="276" w:lineRule="auto"/>
        <w:ind w:left="720" w:hanging="720"/>
        <w:rPr>
          <w:rFonts w:ascii="Arial" w:hAnsi="Arial" w:cs="Arial"/>
        </w:rPr>
      </w:pPr>
    </w:p>
    <w:p w14:paraId="213A5C01" w14:textId="023030F7" w:rsidR="00552524" w:rsidRPr="00D71158" w:rsidRDefault="00867DD4" w:rsidP="007C4BFF">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7C4BFF">
      <w:pPr>
        <w:pStyle w:val="EndNoteBibliography"/>
        <w:spacing w:after="0" w:line="276" w:lineRule="auto"/>
        <w:ind w:left="720" w:hanging="720"/>
        <w:rPr>
          <w:rFonts w:ascii="Arial" w:hAnsi="Arial" w:cs="Arial"/>
        </w:rPr>
      </w:pPr>
    </w:p>
    <w:p w14:paraId="28EE6DB8" w14:textId="2577676A" w:rsidR="00552524" w:rsidRPr="00E27DBB" w:rsidRDefault="00867DD4" w:rsidP="007C4BFF">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3"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722C14">
      <w:pPr>
        <w:pStyle w:val="EndNoteBibliography"/>
        <w:spacing w:after="0" w:line="276" w:lineRule="auto"/>
        <w:rPr>
          <w:rFonts w:ascii="Arial" w:hAnsi="Arial" w:cs="Arial"/>
          <w:lang w:val="es-ES"/>
        </w:rPr>
      </w:pPr>
    </w:p>
    <w:p w14:paraId="4EFFB90F" w14:textId="77777777" w:rsidR="00D7734A" w:rsidRPr="00E27DBB" w:rsidRDefault="00D7734A" w:rsidP="00722C14">
      <w:pPr>
        <w:pStyle w:val="EndNoteBibliography"/>
        <w:spacing w:after="0" w:line="276" w:lineRule="auto"/>
        <w:rPr>
          <w:rFonts w:ascii="Arial" w:hAnsi="Arial" w:cs="Arial"/>
          <w:lang w:val="es-ES"/>
        </w:rPr>
      </w:pPr>
    </w:p>
    <w:p w14:paraId="70BA1D6F" w14:textId="77777777" w:rsidR="00F74CE2" w:rsidRDefault="00F74CE2" w:rsidP="007C4BFF">
      <w:pPr>
        <w:spacing w:line="276" w:lineRule="auto"/>
        <w:jc w:val="both"/>
      </w:pPr>
      <w:r w:rsidRPr="00722C14">
        <w:t xml:space="preserve">[6] </w:t>
      </w:r>
      <w:hyperlink r:id="rId44"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7C4BFF">
      <w:pPr>
        <w:spacing w:line="276" w:lineRule="auto"/>
        <w:jc w:val="both"/>
      </w:pPr>
      <w:r w:rsidRPr="00D7734A">
        <w:t xml:space="preserve">[6.1] </w:t>
      </w:r>
      <w:hyperlink r:id="rId45" w:history="1">
        <w:r w:rsidRPr="00F22568">
          <w:rPr>
            <w:rStyle w:val="Hipervnculo"/>
          </w:rPr>
          <w:t>https://docs.microsoft.com/en-us/composer/introduction</w:t>
        </w:r>
      </w:hyperlink>
      <w:r>
        <w:t xml:space="preserve"> 5-11-2021</w:t>
      </w:r>
    </w:p>
    <w:p w14:paraId="2F080DEE" w14:textId="14A25036" w:rsidR="00F74CE2" w:rsidRPr="00D7734A" w:rsidRDefault="00D7734A" w:rsidP="007C4BFF">
      <w:pPr>
        <w:spacing w:line="276" w:lineRule="auto"/>
        <w:jc w:val="both"/>
      </w:pPr>
      <w:r w:rsidRPr="00D7734A">
        <w:t>[6.2</w:t>
      </w:r>
      <w:r w:rsidR="00F74CE2" w:rsidRPr="00D7734A">
        <w:t xml:space="preserve">] </w:t>
      </w:r>
      <w:hyperlink r:id="rId46"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7C4BFF">
      <w:pPr>
        <w:spacing w:line="276" w:lineRule="auto"/>
        <w:jc w:val="both"/>
      </w:pPr>
      <w:r w:rsidRPr="00D7734A">
        <w:t>[6.3</w:t>
      </w:r>
      <w:r w:rsidR="00F74CE2" w:rsidRPr="00D7734A">
        <w:t xml:space="preserve">] </w:t>
      </w:r>
      <w:hyperlink r:id="rId47"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7C4BFF">
      <w:pPr>
        <w:spacing w:line="276" w:lineRule="auto"/>
        <w:jc w:val="both"/>
      </w:pPr>
      <w:r w:rsidRPr="00D7734A">
        <w:t>[6.</w:t>
      </w:r>
      <w:r>
        <w:t>4</w:t>
      </w:r>
      <w:r w:rsidR="00F74CE2" w:rsidRPr="00D7734A">
        <w:t xml:space="preserve">] </w:t>
      </w:r>
      <w:hyperlink r:id="rId48"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7C4BFF">
      <w:pPr>
        <w:spacing w:line="276" w:lineRule="auto"/>
        <w:jc w:val="both"/>
      </w:pPr>
    </w:p>
    <w:p w14:paraId="71B6DA28" w14:textId="77777777" w:rsidR="00F74CE2" w:rsidRPr="00D7734A" w:rsidRDefault="00F74CE2" w:rsidP="007C4BFF">
      <w:pPr>
        <w:spacing w:line="276" w:lineRule="auto"/>
        <w:jc w:val="both"/>
      </w:pPr>
      <w:r w:rsidRPr="00D7734A">
        <w:t xml:space="preserve"> [7] </w:t>
      </w:r>
      <w:hyperlink r:id="rId49" w:history="1">
        <w:r w:rsidRPr="00D7734A">
          <w:rPr>
            <w:rStyle w:val="Hipervnculo"/>
          </w:rPr>
          <w:t>https://cloud.google.com/dialogflow/docs</w:t>
        </w:r>
      </w:hyperlink>
      <w:r w:rsidRPr="00D7734A">
        <w:t xml:space="preserve"> 4-11-2021</w:t>
      </w:r>
    </w:p>
    <w:p w14:paraId="0EDC28F2" w14:textId="77777777" w:rsidR="00F74CE2" w:rsidRPr="009303AB" w:rsidRDefault="00F74CE2" w:rsidP="007C4BFF">
      <w:pPr>
        <w:spacing w:line="276" w:lineRule="auto"/>
        <w:jc w:val="both"/>
      </w:pPr>
      <w:r w:rsidRPr="00D7734A">
        <w:t xml:space="preserve">[7.1] </w:t>
      </w:r>
      <w:hyperlink r:id="rId50" w:history="1">
        <w:r w:rsidRPr="009303AB">
          <w:rPr>
            <w:rStyle w:val="Hipervnculo"/>
          </w:rPr>
          <w:t>https://cloud.google.com/dialogflow?hl=es</w:t>
        </w:r>
      </w:hyperlink>
      <w:r w:rsidRPr="009303AB">
        <w:t xml:space="preserve">  5-11-2021</w:t>
      </w:r>
    </w:p>
    <w:p w14:paraId="2F1B7B7F" w14:textId="1DA8CF0D" w:rsidR="00F74CE2" w:rsidRPr="00E27DBB" w:rsidRDefault="00F74CE2" w:rsidP="007C4BFF">
      <w:pPr>
        <w:spacing w:line="276" w:lineRule="auto"/>
        <w:jc w:val="both"/>
      </w:pPr>
      <w:r w:rsidRPr="00E27DBB">
        <w:t xml:space="preserve">[7.2] </w:t>
      </w:r>
      <w:hyperlink r:id="rId51"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7C4BFF">
      <w:pPr>
        <w:spacing w:line="276" w:lineRule="auto"/>
        <w:jc w:val="both"/>
      </w:pPr>
      <w:r w:rsidRPr="009303AB">
        <w:t xml:space="preserve">[7.3] </w:t>
      </w:r>
      <w:hyperlink r:id="rId52"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7C4BFF">
      <w:pPr>
        <w:spacing w:line="276" w:lineRule="auto"/>
        <w:jc w:val="both"/>
      </w:pPr>
      <w:r w:rsidRPr="00E27DBB">
        <w:lastRenderedPageBreak/>
        <w:t xml:space="preserve">[7.4] </w:t>
      </w:r>
      <w:hyperlink r:id="rId53"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4775A7D" w14:textId="77777777" w:rsidR="001D0F66" w:rsidRPr="00E27DBB" w:rsidRDefault="001D0F66" w:rsidP="007C4BFF">
      <w:pPr>
        <w:spacing w:line="276" w:lineRule="auto"/>
        <w:jc w:val="both"/>
      </w:pPr>
    </w:p>
    <w:p w14:paraId="2D2C1531" w14:textId="7EA1E59F" w:rsidR="00D71158" w:rsidRPr="00D71158" w:rsidRDefault="00D71158" w:rsidP="007C4BFF">
      <w:pPr>
        <w:spacing w:line="276" w:lineRule="auto"/>
        <w:jc w:val="both"/>
        <w:rPr>
          <w:lang w:val="en-US"/>
        </w:rPr>
      </w:pPr>
      <w:r w:rsidRPr="00D71158">
        <w:rPr>
          <w:lang w:val="en-US"/>
        </w:rPr>
        <w:t xml:space="preserve">[8] </w:t>
      </w:r>
      <w:hyperlink r:id="rId54"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7C4BFF">
      <w:pPr>
        <w:spacing w:line="276" w:lineRule="auto"/>
        <w:jc w:val="both"/>
        <w:rPr>
          <w:lang w:val="en-US"/>
        </w:rPr>
      </w:pPr>
      <w:r w:rsidRPr="00D71158">
        <w:rPr>
          <w:lang w:val="en-US"/>
        </w:rPr>
        <w:t xml:space="preserve">[8.1] </w:t>
      </w:r>
      <w:hyperlink r:id="rId55"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7C4BFF">
      <w:pPr>
        <w:spacing w:line="276" w:lineRule="auto"/>
        <w:jc w:val="both"/>
        <w:rPr>
          <w:lang w:val="en-US"/>
        </w:rPr>
      </w:pPr>
      <w:r w:rsidRPr="00D71158">
        <w:rPr>
          <w:lang w:val="en-US"/>
        </w:rPr>
        <w:t xml:space="preserve">[8.2] </w:t>
      </w:r>
      <w:hyperlink r:id="rId56"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7C4BFF">
      <w:pPr>
        <w:spacing w:line="276" w:lineRule="auto"/>
        <w:jc w:val="both"/>
        <w:rPr>
          <w:lang w:val="en-US"/>
        </w:rPr>
      </w:pPr>
    </w:p>
    <w:p w14:paraId="573A0754" w14:textId="0676147F" w:rsidR="00D71158" w:rsidRPr="00D71158" w:rsidRDefault="00D71158" w:rsidP="007C4BFF">
      <w:pPr>
        <w:spacing w:line="276" w:lineRule="auto"/>
        <w:jc w:val="both"/>
        <w:rPr>
          <w:lang w:val="en-US"/>
        </w:rPr>
      </w:pPr>
      <w:r w:rsidRPr="00D71158">
        <w:rPr>
          <w:lang w:val="en-US"/>
        </w:rPr>
        <w:t xml:space="preserve"> [9] </w:t>
      </w:r>
      <w:hyperlink r:id="rId57"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7C4BFF">
      <w:pPr>
        <w:spacing w:line="276" w:lineRule="auto"/>
        <w:jc w:val="both"/>
        <w:rPr>
          <w:lang w:val="en-US"/>
        </w:rPr>
      </w:pPr>
      <w:r w:rsidRPr="00D71158">
        <w:rPr>
          <w:lang w:val="en-US"/>
        </w:rPr>
        <w:t xml:space="preserve">[9.1] </w:t>
      </w:r>
      <w:hyperlink r:id="rId58" w:history="1">
        <w:r w:rsidRPr="00D71158">
          <w:rPr>
            <w:rStyle w:val="Hipervnculo"/>
            <w:lang w:val="en-US"/>
          </w:rPr>
          <w:t>https://www.getapp.es/reviews/2047766/botpress 4-11-2021</w:t>
        </w:r>
      </w:hyperlink>
    </w:p>
    <w:p w14:paraId="46E0A1A9" w14:textId="77777777" w:rsidR="00D71158" w:rsidRPr="00D71158" w:rsidRDefault="00D71158" w:rsidP="007C4BFF">
      <w:pPr>
        <w:spacing w:line="276" w:lineRule="auto"/>
        <w:jc w:val="both"/>
        <w:rPr>
          <w:lang w:val="en-US"/>
        </w:rPr>
      </w:pPr>
    </w:p>
    <w:p w14:paraId="32A6B493" w14:textId="5C11183A" w:rsidR="00D71158" w:rsidRPr="00D71158" w:rsidRDefault="00D71158" w:rsidP="007C4BFF">
      <w:pPr>
        <w:spacing w:line="276" w:lineRule="auto"/>
        <w:jc w:val="both"/>
        <w:rPr>
          <w:lang w:val="en-US"/>
        </w:rPr>
      </w:pPr>
      <w:r w:rsidRPr="00D71158">
        <w:rPr>
          <w:lang w:val="en-US"/>
        </w:rPr>
        <w:t xml:space="preserve"> [10] </w:t>
      </w:r>
      <w:hyperlink r:id="rId59"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7C4BFF">
      <w:pPr>
        <w:spacing w:line="276" w:lineRule="auto"/>
        <w:jc w:val="both"/>
      </w:pPr>
      <w:r w:rsidRPr="00E27DBB">
        <w:t xml:space="preserve">[10.1] </w:t>
      </w:r>
      <w:hyperlink r:id="rId60"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7C4BFF">
      <w:pPr>
        <w:spacing w:line="276" w:lineRule="auto"/>
        <w:jc w:val="both"/>
      </w:pPr>
    </w:p>
    <w:p w14:paraId="6F04AAC0" w14:textId="6C7E25BA" w:rsidR="00D71158" w:rsidRPr="00D71158" w:rsidRDefault="00D71158" w:rsidP="007C4BFF">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2]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1700F2B6" w:rsidR="00D71158" w:rsidRPr="00915AFF"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395D2C01" w:rsidR="00D71158" w:rsidRPr="00753728" w:rsidRDefault="00D71158" w:rsidP="007C4BFF">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7C4BFF">
      <w:pPr>
        <w:spacing w:line="276" w:lineRule="auto"/>
        <w:jc w:val="both"/>
        <w:rPr>
          <w:lang w:val="en-US"/>
        </w:rPr>
      </w:pPr>
      <w:r w:rsidRPr="00753728">
        <w:t xml:space="preserve">[15] Tri Chau Minh Tri, N. T. D., </w:t>
      </w:r>
      <w:proofErr w:type="spellStart"/>
      <w:r w:rsidRPr="00753728">
        <w:t>Koh</w:t>
      </w:r>
      <w:proofErr w:type="spellEnd"/>
      <w:r w:rsidRPr="00753728">
        <w:t xml:space="preserve"> </w:t>
      </w:r>
      <w:proofErr w:type="spellStart"/>
      <w:r w:rsidRPr="00753728">
        <w:t>Wee</w:t>
      </w:r>
      <w:proofErr w:type="spellEnd"/>
      <w:r w:rsidRPr="00753728">
        <w:t xml:space="preserve"> </w:t>
      </w:r>
      <w:proofErr w:type="spellStart"/>
      <w:r w:rsidRPr="00753728">
        <w:t>Lit</w:t>
      </w:r>
      <w:proofErr w:type="spellEnd"/>
      <w:r w:rsidRPr="00753728">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7C4BFF">
      <w:pPr>
        <w:spacing w:before="240" w:line="276" w:lineRule="auto"/>
        <w:jc w:val="both"/>
        <w:rPr>
          <w:lang w:val="en-US"/>
        </w:rPr>
      </w:pPr>
      <w:r w:rsidRPr="00867DD4">
        <w:rPr>
          <w:lang w:val="en-US"/>
        </w:rPr>
        <w:t xml:space="preserve"> </w:t>
      </w:r>
      <w:r w:rsidR="000B3FF8" w:rsidRPr="00867DD4">
        <w:rPr>
          <w:lang w:val="en-US"/>
        </w:rPr>
        <w:t xml:space="preserve">[17] </w:t>
      </w:r>
      <w:hyperlink r:id="rId61"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7C4BFF">
      <w:pPr>
        <w:spacing w:before="240" w:line="276" w:lineRule="auto"/>
        <w:jc w:val="both"/>
        <w:rPr>
          <w:lang w:val="en-US"/>
        </w:rPr>
      </w:pPr>
      <w:r w:rsidRPr="009303AB">
        <w:rPr>
          <w:lang w:val="en-US"/>
        </w:rPr>
        <w:t xml:space="preserve">[18] </w:t>
      </w:r>
      <w:hyperlink r:id="rId62"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7C4BFF">
      <w:pPr>
        <w:spacing w:before="240" w:line="276" w:lineRule="auto"/>
        <w:jc w:val="both"/>
      </w:pPr>
      <w:r>
        <w:t xml:space="preserve">[19] </w:t>
      </w:r>
      <w:hyperlink r:id="rId63" w:history="1">
        <w:r>
          <w:rPr>
            <w:rStyle w:val="Hipervnculo"/>
          </w:rPr>
          <w:t>NoSQL - Wikipedia, la enciclopedia libre</w:t>
        </w:r>
      </w:hyperlink>
      <w:r>
        <w:t xml:space="preserve">   </w:t>
      </w:r>
      <w:r w:rsidRPr="00883A1B">
        <w:t>11-2-2022</w:t>
      </w:r>
    </w:p>
    <w:p w14:paraId="0CC64A9C" w14:textId="77777777" w:rsidR="00CA46D4" w:rsidRDefault="001E4794" w:rsidP="00CA46D4">
      <w:pPr>
        <w:spacing w:before="240" w:line="276" w:lineRule="auto"/>
        <w:jc w:val="both"/>
      </w:pPr>
      <w:r>
        <w:t xml:space="preserve">[20] </w:t>
      </w:r>
      <w:hyperlink r:id="rId64" w:history="1">
        <w:r>
          <w:rPr>
            <w:rStyle w:val="Hipervnculo"/>
          </w:rPr>
          <w:t>YAML - Wikipedia, la enciclopedia libre</w:t>
        </w:r>
      </w:hyperlink>
      <w:r>
        <w:t xml:space="preserve">     </w:t>
      </w:r>
      <w:r w:rsidRPr="00883A1B">
        <w:t>11-2-2022</w:t>
      </w:r>
    </w:p>
    <w:p w14:paraId="49195D6B" w14:textId="6A6A9A4D" w:rsidR="00CA46D4" w:rsidRPr="00883A1B" w:rsidRDefault="00CA46D4" w:rsidP="007C4BFF">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5"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2F232" w14:textId="77777777" w:rsidR="00B75282" w:rsidRDefault="00B75282" w:rsidP="00F335AA">
      <w:pPr>
        <w:spacing w:after="0" w:line="240" w:lineRule="auto"/>
      </w:pPr>
      <w:r>
        <w:separator/>
      </w:r>
    </w:p>
  </w:endnote>
  <w:endnote w:type="continuationSeparator" w:id="0">
    <w:p w14:paraId="72F6EDE5" w14:textId="77777777" w:rsidR="00B75282" w:rsidRDefault="00B75282"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36239" w14:textId="77777777" w:rsidR="00B75282" w:rsidRDefault="00B75282" w:rsidP="00F335AA">
      <w:pPr>
        <w:spacing w:after="0" w:line="240" w:lineRule="auto"/>
      </w:pPr>
      <w:r>
        <w:separator/>
      </w:r>
    </w:p>
  </w:footnote>
  <w:footnote w:type="continuationSeparator" w:id="0">
    <w:p w14:paraId="4381D120" w14:textId="77777777" w:rsidR="00B75282" w:rsidRDefault="00B75282"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0"/>
  </w:num>
  <w:num w:numId="4">
    <w:abstractNumId w:val="16"/>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7"/>
  </w:num>
  <w:num w:numId="16">
    <w:abstractNumId w:val="1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9"/>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680C"/>
    <w:rsid w:val="00010974"/>
    <w:rsid w:val="00012C65"/>
    <w:rsid w:val="00016FFE"/>
    <w:rsid w:val="00024B3A"/>
    <w:rsid w:val="00027D31"/>
    <w:rsid w:val="00033445"/>
    <w:rsid w:val="0003422A"/>
    <w:rsid w:val="000374FA"/>
    <w:rsid w:val="00045BA6"/>
    <w:rsid w:val="00046310"/>
    <w:rsid w:val="00047A8D"/>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B8B"/>
    <w:rsid w:val="000D052A"/>
    <w:rsid w:val="000D090E"/>
    <w:rsid w:val="000D3D82"/>
    <w:rsid w:val="000D635F"/>
    <w:rsid w:val="000E065C"/>
    <w:rsid w:val="000E4B8A"/>
    <w:rsid w:val="000F10B2"/>
    <w:rsid w:val="000F202C"/>
    <w:rsid w:val="000F34F7"/>
    <w:rsid w:val="000F752F"/>
    <w:rsid w:val="0010356D"/>
    <w:rsid w:val="00104E54"/>
    <w:rsid w:val="0010621F"/>
    <w:rsid w:val="00114981"/>
    <w:rsid w:val="00117262"/>
    <w:rsid w:val="00117F17"/>
    <w:rsid w:val="00126B67"/>
    <w:rsid w:val="001319F5"/>
    <w:rsid w:val="00137F5C"/>
    <w:rsid w:val="00142C91"/>
    <w:rsid w:val="0014379A"/>
    <w:rsid w:val="00143B06"/>
    <w:rsid w:val="00146A29"/>
    <w:rsid w:val="00150E3E"/>
    <w:rsid w:val="001516A7"/>
    <w:rsid w:val="001522C6"/>
    <w:rsid w:val="00152853"/>
    <w:rsid w:val="0016628D"/>
    <w:rsid w:val="00170D60"/>
    <w:rsid w:val="00172DB1"/>
    <w:rsid w:val="001800AD"/>
    <w:rsid w:val="00180818"/>
    <w:rsid w:val="001814FE"/>
    <w:rsid w:val="00181802"/>
    <w:rsid w:val="00184EEF"/>
    <w:rsid w:val="00184F61"/>
    <w:rsid w:val="00196DB0"/>
    <w:rsid w:val="001A3240"/>
    <w:rsid w:val="001A4A4D"/>
    <w:rsid w:val="001A4ECE"/>
    <w:rsid w:val="001A5137"/>
    <w:rsid w:val="001B1C7C"/>
    <w:rsid w:val="001B1F1D"/>
    <w:rsid w:val="001B3A23"/>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44CF8"/>
    <w:rsid w:val="00246908"/>
    <w:rsid w:val="00247B56"/>
    <w:rsid w:val="0025278A"/>
    <w:rsid w:val="00265861"/>
    <w:rsid w:val="00266D71"/>
    <w:rsid w:val="00270083"/>
    <w:rsid w:val="00270616"/>
    <w:rsid w:val="00270A94"/>
    <w:rsid w:val="00274E91"/>
    <w:rsid w:val="002814E1"/>
    <w:rsid w:val="00293295"/>
    <w:rsid w:val="00296266"/>
    <w:rsid w:val="002A0640"/>
    <w:rsid w:val="002A35AA"/>
    <w:rsid w:val="002A43F7"/>
    <w:rsid w:val="002A6841"/>
    <w:rsid w:val="002A7D32"/>
    <w:rsid w:val="002B1DB3"/>
    <w:rsid w:val="002B24B1"/>
    <w:rsid w:val="002B26E0"/>
    <w:rsid w:val="002B371A"/>
    <w:rsid w:val="002B6619"/>
    <w:rsid w:val="002B7E23"/>
    <w:rsid w:val="002C1049"/>
    <w:rsid w:val="002C3816"/>
    <w:rsid w:val="002C4CAA"/>
    <w:rsid w:val="002D00E5"/>
    <w:rsid w:val="002D2C57"/>
    <w:rsid w:val="002D38A1"/>
    <w:rsid w:val="002D7B3E"/>
    <w:rsid w:val="002E0500"/>
    <w:rsid w:val="002E475F"/>
    <w:rsid w:val="002E5FAB"/>
    <w:rsid w:val="002E6D36"/>
    <w:rsid w:val="002E753C"/>
    <w:rsid w:val="00302826"/>
    <w:rsid w:val="003041CB"/>
    <w:rsid w:val="003049D3"/>
    <w:rsid w:val="00307121"/>
    <w:rsid w:val="00310DF1"/>
    <w:rsid w:val="003110D1"/>
    <w:rsid w:val="003114BB"/>
    <w:rsid w:val="00311A93"/>
    <w:rsid w:val="00312D24"/>
    <w:rsid w:val="00317EFF"/>
    <w:rsid w:val="0032174C"/>
    <w:rsid w:val="003217F8"/>
    <w:rsid w:val="003238D3"/>
    <w:rsid w:val="00324BB9"/>
    <w:rsid w:val="0032554D"/>
    <w:rsid w:val="00331F35"/>
    <w:rsid w:val="00336F06"/>
    <w:rsid w:val="003379E2"/>
    <w:rsid w:val="00343C6F"/>
    <w:rsid w:val="00345BFE"/>
    <w:rsid w:val="00346A9A"/>
    <w:rsid w:val="0035014D"/>
    <w:rsid w:val="0035055B"/>
    <w:rsid w:val="0035309B"/>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6192"/>
    <w:rsid w:val="003A656F"/>
    <w:rsid w:val="003B5162"/>
    <w:rsid w:val="003B7FDB"/>
    <w:rsid w:val="003C27B4"/>
    <w:rsid w:val="003C57C4"/>
    <w:rsid w:val="003D1147"/>
    <w:rsid w:val="003D22A6"/>
    <w:rsid w:val="003F6A25"/>
    <w:rsid w:val="0040103A"/>
    <w:rsid w:val="0040383D"/>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61B6"/>
    <w:rsid w:val="004623E4"/>
    <w:rsid w:val="0047576C"/>
    <w:rsid w:val="00475EA5"/>
    <w:rsid w:val="0048028F"/>
    <w:rsid w:val="004807FE"/>
    <w:rsid w:val="004859AF"/>
    <w:rsid w:val="00490152"/>
    <w:rsid w:val="00492E5C"/>
    <w:rsid w:val="00495835"/>
    <w:rsid w:val="00495B00"/>
    <w:rsid w:val="00497628"/>
    <w:rsid w:val="004A2CDB"/>
    <w:rsid w:val="004A6FF7"/>
    <w:rsid w:val="004B49A0"/>
    <w:rsid w:val="004B67E6"/>
    <w:rsid w:val="004B7884"/>
    <w:rsid w:val="004C02B7"/>
    <w:rsid w:val="004C0C09"/>
    <w:rsid w:val="004C5427"/>
    <w:rsid w:val="004D22D5"/>
    <w:rsid w:val="004D5AF9"/>
    <w:rsid w:val="004E255A"/>
    <w:rsid w:val="004E4B00"/>
    <w:rsid w:val="004E66A3"/>
    <w:rsid w:val="004E67CD"/>
    <w:rsid w:val="004E7041"/>
    <w:rsid w:val="004F3E76"/>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5D90"/>
    <w:rsid w:val="00557D61"/>
    <w:rsid w:val="00561623"/>
    <w:rsid w:val="0056244C"/>
    <w:rsid w:val="00562E1A"/>
    <w:rsid w:val="005632A6"/>
    <w:rsid w:val="00563A8F"/>
    <w:rsid w:val="005657AC"/>
    <w:rsid w:val="00570B19"/>
    <w:rsid w:val="00572422"/>
    <w:rsid w:val="00574C4D"/>
    <w:rsid w:val="00581AF6"/>
    <w:rsid w:val="0059451C"/>
    <w:rsid w:val="00595674"/>
    <w:rsid w:val="00596CFF"/>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5F3112"/>
    <w:rsid w:val="006016BE"/>
    <w:rsid w:val="00602728"/>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52351"/>
    <w:rsid w:val="006560C9"/>
    <w:rsid w:val="00656C4B"/>
    <w:rsid w:val="0065751A"/>
    <w:rsid w:val="0065790F"/>
    <w:rsid w:val="00657ACB"/>
    <w:rsid w:val="00660096"/>
    <w:rsid w:val="00660833"/>
    <w:rsid w:val="00661DE3"/>
    <w:rsid w:val="006623C1"/>
    <w:rsid w:val="00665B2E"/>
    <w:rsid w:val="00666286"/>
    <w:rsid w:val="006713F3"/>
    <w:rsid w:val="00675E67"/>
    <w:rsid w:val="006762F6"/>
    <w:rsid w:val="00681D98"/>
    <w:rsid w:val="00685764"/>
    <w:rsid w:val="0068736F"/>
    <w:rsid w:val="00690912"/>
    <w:rsid w:val="00696020"/>
    <w:rsid w:val="006965A5"/>
    <w:rsid w:val="006A09AD"/>
    <w:rsid w:val="006A3DCE"/>
    <w:rsid w:val="006A7395"/>
    <w:rsid w:val="006A7719"/>
    <w:rsid w:val="006B3CDE"/>
    <w:rsid w:val="006B42EE"/>
    <w:rsid w:val="006B57A4"/>
    <w:rsid w:val="006B6DC0"/>
    <w:rsid w:val="006C0840"/>
    <w:rsid w:val="006C1629"/>
    <w:rsid w:val="006C2134"/>
    <w:rsid w:val="006C3034"/>
    <w:rsid w:val="006C676C"/>
    <w:rsid w:val="006D37D7"/>
    <w:rsid w:val="006E093B"/>
    <w:rsid w:val="006E2D9C"/>
    <w:rsid w:val="006E37ED"/>
    <w:rsid w:val="006E3E2F"/>
    <w:rsid w:val="006E45A2"/>
    <w:rsid w:val="006E6DAA"/>
    <w:rsid w:val="006E7C7E"/>
    <w:rsid w:val="006F14A6"/>
    <w:rsid w:val="006F1F02"/>
    <w:rsid w:val="006F3879"/>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120A"/>
    <w:rsid w:val="00765F72"/>
    <w:rsid w:val="0076627B"/>
    <w:rsid w:val="00777C53"/>
    <w:rsid w:val="007807CE"/>
    <w:rsid w:val="007857E8"/>
    <w:rsid w:val="00792EEF"/>
    <w:rsid w:val="00794AD6"/>
    <w:rsid w:val="00794F08"/>
    <w:rsid w:val="007A206A"/>
    <w:rsid w:val="007A4350"/>
    <w:rsid w:val="007A4C6F"/>
    <w:rsid w:val="007A6F6A"/>
    <w:rsid w:val="007B4497"/>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4DF6"/>
    <w:rsid w:val="0081750B"/>
    <w:rsid w:val="008209B3"/>
    <w:rsid w:val="008248A4"/>
    <w:rsid w:val="00825709"/>
    <w:rsid w:val="00825FF9"/>
    <w:rsid w:val="00831934"/>
    <w:rsid w:val="00831FED"/>
    <w:rsid w:val="00847B56"/>
    <w:rsid w:val="00861B19"/>
    <w:rsid w:val="00863AF5"/>
    <w:rsid w:val="0086516D"/>
    <w:rsid w:val="00867DD4"/>
    <w:rsid w:val="0087039F"/>
    <w:rsid w:val="00871AFE"/>
    <w:rsid w:val="00877650"/>
    <w:rsid w:val="00880470"/>
    <w:rsid w:val="008808E1"/>
    <w:rsid w:val="00881A5E"/>
    <w:rsid w:val="00881B6E"/>
    <w:rsid w:val="00881E12"/>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E20"/>
    <w:rsid w:val="008C1062"/>
    <w:rsid w:val="008C1E1A"/>
    <w:rsid w:val="008C20C4"/>
    <w:rsid w:val="008C4C6B"/>
    <w:rsid w:val="008C7849"/>
    <w:rsid w:val="008D2237"/>
    <w:rsid w:val="008E33AF"/>
    <w:rsid w:val="008E3CBD"/>
    <w:rsid w:val="008E3F3B"/>
    <w:rsid w:val="008F0410"/>
    <w:rsid w:val="008F3773"/>
    <w:rsid w:val="008F4AB1"/>
    <w:rsid w:val="008F649C"/>
    <w:rsid w:val="00900F0D"/>
    <w:rsid w:val="00901136"/>
    <w:rsid w:val="00905F57"/>
    <w:rsid w:val="00906321"/>
    <w:rsid w:val="00915AFF"/>
    <w:rsid w:val="00921418"/>
    <w:rsid w:val="0092296B"/>
    <w:rsid w:val="00930355"/>
    <w:rsid w:val="009303AB"/>
    <w:rsid w:val="00930E7F"/>
    <w:rsid w:val="00936307"/>
    <w:rsid w:val="00936351"/>
    <w:rsid w:val="00941F60"/>
    <w:rsid w:val="0094306B"/>
    <w:rsid w:val="00947DAF"/>
    <w:rsid w:val="0096016C"/>
    <w:rsid w:val="00961EAE"/>
    <w:rsid w:val="00965EB4"/>
    <w:rsid w:val="00965EC7"/>
    <w:rsid w:val="0096663A"/>
    <w:rsid w:val="009739AD"/>
    <w:rsid w:val="00974560"/>
    <w:rsid w:val="00976A39"/>
    <w:rsid w:val="00976CA6"/>
    <w:rsid w:val="0099721C"/>
    <w:rsid w:val="009A3AE6"/>
    <w:rsid w:val="009A5124"/>
    <w:rsid w:val="009A5A49"/>
    <w:rsid w:val="009B25AC"/>
    <w:rsid w:val="009B52BF"/>
    <w:rsid w:val="009B5CC5"/>
    <w:rsid w:val="009B7DC0"/>
    <w:rsid w:val="009C1E3C"/>
    <w:rsid w:val="009C38FB"/>
    <w:rsid w:val="009C3B26"/>
    <w:rsid w:val="009C5021"/>
    <w:rsid w:val="009C680F"/>
    <w:rsid w:val="009C6CD8"/>
    <w:rsid w:val="009D1901"/>
    <w:rsid w:val="009D256A"/>
    <w:rsid w:val="009D594C"/>
    <w:rsid w:val="009E1628"/>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DE9"/>
    <w:rsid w:val="00A34DDA"/>
    <w:rsid w:val="00A35ED5"/>
    <w:rsid w:val="00A40A93"/>
    <w:rsid w:val="00A43417"/>
    <w:rsid w:val="00A469CC"/>
    <w:rsid w:val="00A50423"/>
    <w:rsid w:val="00A50BA0"/>
    <w:rsid w:val="00A5472F"/>
    <w:rsid w:val="00A55414"/>
    <w:rsid w:val="00A65FD1"/>
    <w:rsid w:val="00A70B66"/>
    <w:rsid w:val="00A712F3"/>
    <w:rsid w:val="00A713DA"/>
    <w:rsid w:val="00A75DBE"/>
    <w:rsid w:val="00A76C2F"/>
    <w:rsid w:val="00A84595"/>
    <w:rsid w:val="00A90E9F"/>
    <w:rsid w:val="00A94314"/>
    <w:rsid w:val="00A971A7"/>
    <w:rsid w:val="00AA3C44"/>
    <w:rsid w:val="00AB136A"/>
    <w:rsid w:val="00AB17F7"/>
    <w:rsid w:val="00AB2846"/>
    <w:rsid w:val="00AB2AEC"/>
    <w:rsid w:val="00AB72CE"/>
    <w:rsid w:val="00AC1947"/>
    <w:rsid w:val="00AC2857"/>
    <w:rsid w:val="00AC2996"/>
    <w:rsid w:val="00AD1836"/>
    <w:rsid w:val="00AD211E"/>
    <w:rsid w:val="00AD29D5"/>
    <w:rsid w:val="00AE11CA"/>
    <w:rsid w:val="00AF3605"/>
    <w:rsid w:val="00AF6308"/>
    <w:rsid w:val="00B05DFE"/>
    <w:rsid w:val="00B063C3"/>
    <w:rsid w:val="00B0708B"/>
    <w:rsid w:val="00B117A2"/>
    <w:rsid w:val="00B15B10"/>
    <w:rsid w:val="00B17780"/>
    <w:rsid w:val="00B17860"/>
    <w:rsid w:val="00B20B1E"/>
    <w:rsid w:val="00B26C58"/>
    <w:rsid w:val="00B26C62"/>
    <w:rsid w:val="00B3001A"/>
    <w:rsid w:val="00B35D59"/>
    <w:rsid w:val="00B36EB0"/>
    <w:rsid w:val="00B43CC8"/>
    <w:rsid w:val="00B4449A"/>
    <w:rsid w:val="00B54F60"/>
    <w:rsid w:val="00B6229D"/>
    <w:rsid w:val="00B657AE"/>
    <w:rsid w:val="00B665DC"/>
    <w:rsid w:val="00B66CD2"/>
    <w:rsid w:val="00B674C3"/>
    <w:rsid w:val="00B70038"/>
    <w:rsid w:val="00B71234"/>
    <w:rsid w:val="00B722C9"/>
    <w:rsid w:val="00B75282"/>
    <w:rsid w:val="00B75F58"/>
    <w:rsid w:val="00B76498"/>
    <w:rsid w:val="00B839AF"/>
    <w:rsid w:val="00B9042B"/>
    <w:rsid w:val="00B908E3"/>
    <w:rsid w:val="00B936DF"/>
    <w:rsid w:val="00B93EC7"/>
    <w:rsid w:val="00B9421C"/>
    <w:rsid w:val="00BA488D"/>
    <w:rsid w:val="00BB0F47"/>
    <w:rsid w:val="00BB1A73"/>
    <w:rsid w:val="00BB2CCC"/>
    <w:rsid w:val="00BB3788"/>
    <w:rsid w:val="00BB3A3D"/>
    <w:rsid w:val="00BB50FD"/>
    <w:rsid w:val="00BB57C6"/>
    <w:rsid w:val="00BB6966"/>
    <w:rsid w:val="00BB6CA7"/>
    <w:rsid w:val="00BC0CDD"/>
    <w:rsid w:val="00BC0EC4"/>
    <w:rsid w:val="00BC46B5"/>
    <w:rsid w:val="00BC4B14"/>
    <w:rsid w:val="00BC7660"/>
    <w:rsid w:val="00BC7B94"/>
    <w:rsid w:val="00BC7BF0"/>
    <w:rsid w:val="00BD073B"/>
    <w:rsid w:val="00BD0ACB"/>
    <w:rsid w:val="00BD15BA"/>
    <w:rsid w:val="00BD2C86"/>
    <w:rsid w:val="00BD51B5"/>
    <w:rsid w:val="00BE2705"/>
    <w:rsid w:val="00BE3F2A"/>
    <w:rsid w:val="00BF29F0"/>
    <w:rsid w:val="00BF434E"/>
    <w:rsid w:val="00C01964"/>
    <w:rsid w:val="00C101D8"/>
    <w:rsid w:val="00C11323"/>
    <w:rsid w:val="00C11629"/>
    <w:rsid w:val="00C11ACE"/>
    <w:rsid w:val="00C13532"/>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702A"/>
    <w:rsid w:val="00C91D12"/>
    <w:rsid w:val="00C930F6"/>
    <w:rsid w:val="00CA46D4"/>
    <w:rsid w:val="00CB18D9"/>
    <w:rsid w:val="00CB2C75"/>
    <w:rsid w:val="00CB3201"/>
    <w:rsid w:val="00CB47E2"/>
    <w:rsid w:val="00CB7BBA"/>
    <w:rsid w:val="00CC1A6A"/>
    <w:rsid w:val="00CC2E7B"/>
    <w:rsid w:val="00CC3DEB"/>
    <w:rsid w:val="00CC3E1F"/>
    <w:rsid w:val="00CC5A24"/>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4C2C"/>
    <w:rsid w:val="00DE703F"/>
    <w:rsid w:val="00DE7DAD"/>
    <w:rsid w:val="00DF028F"/>
    <w:rsid w:val="00DF0FE9"/>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7ACB"/>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136D"/>
    <w:rsid w:val="00E82524"/>
    <w:rsid w:val="00E84F7A"/>
    <w:rsid w:val="00E87453"/>
    <w:rsid w:val="00E919C2"/>
    <w:rsid w:val="00E927C9"/>
    <w:rsid w:val="00E92C85"/>
    <w:rsid w:val="00E93DD9"/>
    <w:rsid w:val="00E94292"/>
    <w:rsid w:val="00E94C1E"/>
    <w:rsid w:val="00E952DA"/>
    <w:rsid w:val="00E96951"/>
    <w:rsid w:val="00EA4A18"/>
    <w:rsid w:val="00EA6D05"/>
    <w:rsid w:val="00EB16C3"/>
    <w:rsid w:val="00EB4891"/>
    <w:rsid w:val="00EB6000"/>
    <w:rsid w:val="00EC02DD"/>
    <w:rsid w:val="00EC2AA5"/>
    <w:rsid w:val="00EC3F89"/>
    <w:rsid w:val="00EC699C"/>
    <w:rsid w:val="00EC7F4C"/>
    <w:rsid w:val="00ED3AA8"/>
    <w:rsid w:val="00ED7FF6"/>
    <w:rsid w:val="00EE08CC"/>
    <w:rsid w:val="00EE6465"/>
    <w:rsid w:val="00F03B2D"/>
    <w:rsid w:val="00F03B37"/>
    <w:rsid w:val="00F0537C"/>
    <w:rsid w:val="00F06003"/>
    <w:rsid w:val="00F067C0"/>
    <w:rsid w:val="00F10D49"/>
    <w:rsid w:val="00F11299"/>
    <w:rsid w:val="00F1442E"/>
    <w:rsid w:val="00F16A1E"/>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F4D"/>
    <w:rsid w:val="00FD2056"/>
    <w:rsid w:val="00FD4ADE"/>
    <w:rsid w:val="00FD5231"/>
    <w:rsid w:val="00FE110A"/>
    <w:rsid w:val="00FE456F"/>
    <w:rsid w:val="00FE5073"/>
    <w:rsid w:val="00FE7570"/>
    <w:rsid w:val="00FE7A12"/>
    <w:rsid w:val="00FF693A"/>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hyperlink" Target="https://es.wikipedia.org/wiki/Tipado_din%C3%A1mico" TargetMode="External"/><Relationship Id="rId34" Type="http://schemas.openxmlformats.org/officeDocument/2006/relationships/image" Target="media/image9.png"/><Relationship Id="rId42" Type="http://schemas.openxmlformats.org/officeDocument/2006/relationships/hyperlink" Target="https://chatbotsmagazine.com/the-ultimate-guide-to-designing-a-chatbot-tech-stack-333eceb431da" TargetMode="External"/><Relationship Id="rId47" Type="http://schemas.openxmlformats.org/officeDocument/2006/relationships/hyperlink" Target="https://stackshare.io/stackups/dialogflow-vs-microsoft-bot-framework/" TargetMode="External"/><Relationship Id="rId50" Type="http://schemas.openxmlformats.org/officeDocument/2006/relationships/hyperlink" Target="https://cloud.google.com/dialogflow?hl=es" TargetMode="External"/><Relationship Id="rId55" Type="http://schemas.openxmlformats.org/officeDocument/2006/relationships/hyperlink" Target="https://www.spaceo.ca/ai-chatbot-development-using-rasa-reasons/" TargetMode="External"/><Relationship Id="rId63" Type="http://schemas.openxmlformats.org/officeDocument/2006/relationships/hyperlink" Target="https://es.wikipedia.org/wiki/NoSQ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Sintaxis" TargetMode="External"/><Relationship Id="rId29" Type="http://schemas.openxmlformats.org/officeDocument/2006/relationships/diagramColors" Target="diagrams/colors1.xml"/><Relationship Id="rId11" Type="http://schemas.openxmlformats.org/officeDocument/2006/relationships/image" Target="media/image3.png"/><Relationship Id="rId24" Type="http://schemas.openxmlformats.org/officeDocument/2006/relationships/hyperlink" Target="https://es.wikipedia.org/wiki/Python_Software_Foundation_License"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docs.microsoft.com/en-us/composer/introduction" TargetMode="External"/><Relationship Id="rId53" Type="http://schemas.openxmlformats.org/officeDocument/2006/relationships/hyperlink" Target="https://www.linkedin.com/pulse/dialogflow-vs-lex-watson-azure-bot-chatbot-quick-sherwin-fernandes" TargetMode="External"/><Relationship Id="rId58" Type="http://schemas.openxmlformats.org/officeDocument/2006/relationships/hyperlink" Target="https://www.getapp.es/reviews/2047766/botpress%204-11-2021"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es.wikipedia.org/wiki/Python%2011-2-2022" TargetMode="External"/><Relationship Id="rId19" Type="http://schemas.openxmlformats.org/officeDocument/2006/relationships/hyperlink" Target="https://es.wikipedia.org/wiki/Programaci%C3%B3n_imperativa" TargetMode="External"/><Relationship Id="rId14" Type="http://schemas.openxmlformats.org/officeDocument/2006/relationships/hyperlink" Target="https://es.wikipedia.org/wiki/Lenguaje_de_programaci%C3%B3n" TargetMode="External"/><Relationship Id="rId22" Type="http://schemas.openxmlformats.org/officeDocument/2006/relationships/hyperlink" Target="https://es.wikipedia.org/wiki/Multiplataforma"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0.png"/><Relationship Id="rId43" Type="http://schemas.openxmlformats.org/officeDocument/2006/relationships/hyperlink" Target="https://planetachatbot.com/amanda-el-chatbot-que-sabe-de-elecciones-en-cuba-e2c3b5a7d835" TargetMode="External"/><Relationship Id="rId48" Type="http://schemas.openxmlformats.org/officeDocument/2006/relationships/hyperlink" Target="https://rijsat.com/2021/11/03/create-azure-bot-service-from-azure-portal/" TargetMode="External"/><Relationship Id="rId56" Type="http://schemas.openxmlformats.org/officeDocument/2006/relationships/hyperlink" Target="https://www.chatbots.org/best-chatbot-builders" TargetMode="External"/><Relationship Id="rId64"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www.chatbots.org/dialogflow"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Lenguaje_de_programaci%C3%B3n_multiparadigma" TargetMode="External"/><Relationship Id="rId25" Type="http://schemas.openxmlformats.org/officeDocument/2006/relationships/hyperlink" Target="https://es.wikipedia.org/wiki/GNU_General_Public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aginapropia.com/15-ventajas-y-desventajas-de-microsoft-azure/" TargetMode="External"/><Relationship Id="rId59" Type="http://schemas.openxmlformats.org/officeDocument/2006/relationships/hyperlink" Target="https://www.saashub.com/compare" TargetMode="External"/><Relationship Id="rId67" Type="http://schemas.openxmlformats.org/officeDocument/2006/relationships/theme" Target="theme/theme1.xml"/><Relationship Id="rId20" Type="http://schemas.openxmlformats.org/officeDocument/2006/relationships/hyperlink" Target="https://es.wikipedia.org/wiki/Lenguaje_de_programaci%C3%B3n_interpretado" TargetMode="External"/><Relationship Id="rId41" Type="http://schemas.openxmlformats.org/officeDocument/2006/relationships/hyperlink" Target="https://www.artificial-solutions.com/es/chatbots/" TargetMode="External"/><Relationship Id="rId54" Type="http://schemas.openxmlformats.org/officeDocument/2006/relationships/hyperlink" Target="https://rasa.com/" TargetMode="External"/><Relationship Id="rId62" Type="http://schemas.openxmlformats.org/officeDocument/2006/relationships/hyperlink" Target="https://es.wikipedia.org/wiki/PyChar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Int%C3%A9rprete_(inform%C3%A1tica)" TargetMode="External"/><Relationship Id="rId23" Type="http://schemas.openxmlformats.org/officeDocument/2006/relationships/hyperlink" Target="https://es.wikipedia.org/wiki/C%C3%B3digo_abierto" TargetMode="External"/><Relationship Id="rId28" Type="http://schemas.openxmlformats.org/officeDocument/2006/relationships/diagramQuickStyle" Target="diagrams/quickStyle1.xml"/><Relationship Id="rId36" Type="http://schemas.openxmlformats.org/officeDocument/2006/relationships/image" Target="media/image11.jpeg"/><Relationship Id="rId49" Type="http://schemas.openxmlformats.org/officeDocument/2006/relationships/hyperlink" Target="https://cloud.google.com/dialogflow/docs" TargetMode="External"/><Relationship Id="rId57" Type="http://schemas.openxmlformats.org/officeDocument/2006/relationships/hyperlink" Target="https://botpress.com/docs/introduction" TargetMode="External"/><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hyperlink" Target="https://azure.microsoft.com/en-us/services/bot-services/" TargetMode="External"/><Relationship Id="rId52" Type="http://schemas.openxmlformats.org/officeDocument/2006/relationships/hyperlink" Target="https://www.capterra.es/reviews/180853/dialogflow?overall_rating_ge=5" TargetMode="External"/><Relationship Id="rId60" Type="http://schemas.openxmlformats.org/officeDocument/2006/relationships/hyperlink" Target="https://www.spaceo.ca/top-ai-chatbot-frameworks/" TargetMode="External"/><Relationship Id="rId65" Type="http://schemas.openxmlformats.org/officeDocument/2006/relationships/hyperlink" Target="http://ingenieriadesoftware.mex.tl/52753_XP---Extreme-Programing.html" TargetMode="Externa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Programaci%C3%B3n_orientada_a_objetos" TargetMode="External"/><Relationship Id="rId39" Type="http://schemas.openxmlformats.org/officeDocument/2006/relationships/image" Target="media/image14.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8126</Words>
  <Characters>44693</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6</cp:revision>
  <dcterms:created xsi:type="dcterms:W3CDTF">2022-07-19T21:46:00Z</dcterms:created>
  <dcterms:modified xsi:type="dcterms:W3CDTF">2022-07-19T21:47: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